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D6299" w14:textId="77777777" w:rsidR="00931FD1" w:rsidRDefault="00931FD1" w:rsidP="00931FD1">
      <w:pPr>
        <w:spacing w:line="276" w:lineRule="auto"/>
        <w:jc w:val="center"/>
        <w:rPr>
          <w:b/>
          <w:sz w:val="32"/>
          <w:szCs w:val="32"/>
        </w:rPr>
      </w:pPr>
      <w:r>
        <w:rPr>
          <w:b/>
          <w:noProof/>
          <w:sz w:val="32"/>
          <w:szCs w:val="32"/>
          <w:lang w:val="en-US"/>
        </w:rPr>
        <mc:AlternateContent>
          <mc:Choice Requires="wps">
            <w:drawing>
              <wp:anchor distT="0" distB="0" distL="114300" distR="114300" simplePos="0" relativeHeight="251659264" behindDoc="0" locked="0" layoutInCell="1" allowOverlap="1" wp14:anchorId="1D25E478" wp14:editId="51BAA204">
                <wp:simplePos x="0" y="0"/>
                <wp:positionH relativeFrom="column">
                  <wp:posOffset>7458</wp:posOffset>
                </wp:positionH>
                <wp:positionV relativeFrom="paragraph">
                  <wp:posOffset>67310</wp:posOffset>
                </wp:positionV>
                <wp:extent cx="5018567" cy="0"/>
                <wp:effectExtent l="0" t="0" r="10795" b="19050"/>
                <wp:wrapNone/>
                <wp:docPr id="2" name="Straight Connector 2"/>
                <wp:cNvGraphicFramePr/>
                <a:graphic xmlns:a="http://schemas.openxmlformats.org/drawingml/2006/main">
                  <a:graphicData uri="http://schemas.microsoft.com/office/word/2010/wordprocessingShape">
                    <wps:wsp>
                      <wps:cNvCnPr/>
                      <wps:spPr>
                        <a:xfrm>
                          <a:off x="0" y="0"/>
                          <a:ext cx="501856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line w14:anchorId="4FE3E72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pt,5.3pt" to="395.7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" strokecolor="black [3040]" strokeweight="1.5pt"/>
            </w:pict>
          </mc:Fallback>
        </mc:AlternateContent>
      </w:r>
    </w:p>
    <w:p w14:paraId="13C9B4B1" w14:textId="57D2F7BD" w:rsidR="00DB1904" w:rsidRDefault="007F380F" w:rsidP="007F380F">
      <w:pPr>
        <w:spacing w:line="276" w:lineRule="auto"/>
        <w:jc w:val="center"/>
        <w:rPr>
          <w:b/>
          <w:bCs/>
          <w:sz w:val="32"/>
          <w:szCs w:val="24"/>
        </w:rPr>
      </w:pPr>
      <w:r w:rsidRPr="007F380F">
        <w:rPr>
          <w:b/>
          <w:sz w:val="32"/>
          <w:szCs w:val="32"/>
        </w:rPr>
        <w:t>MODERN LEADERSHIP APPROACH: DIGITAL LEADERSHIP IN THE</w:t>
      </w:r>
      <w:r>
        <w:rPr>
          <w:b/>
          <w:sz w:val="32"/>
          <w:szCs w:val="32"/>
        </w:rPr>
        <w:t xml:space="preserve"> </w:t>
      </w:r>
      <w:r w:rsidRPr="007F380F">
        <w:rPr>
          <w:b/>
          <w:sz w:val="32"/>
          <w:szCs w:val="32"/>
        </w:rPr>
        <w:t>COMPLEXITY OF THE DIGITAL AGE</w:t>
      </w:r>
    </w:p>
    <w:p w14:paraId="3D70B936" w14:textId="06BBF3BA" w:rsidR="00DB1904" w:rsidRDefault="00DB1904" w:rsidP="004D2B0E">
      <w:pPr>
        <w:spacing w:before="121"/>
        <w:contextualSpacing/>
        <w:jc w:val="center"/>
        <w:rPr>
          <w:b/>
          <w:i/>
        </w:rPr>
      </w:pPr>
    </w:p>
    <w:p w14:paraId="64C8F11A" w14:textId="77777777" w:rsidR="00FB5821" w:rsidRPr="00FB5821" w:rsidRDefault="00FB5821" w:rsidP="00FB5821">
      <w:pPr>
        <w:spacing w:before="121"/>
        <w:contextualSpacing/>
        <w:jc w:val="center"/>
        <w:rPr>
          <w:b/>
          <w:iCs/>
        </w:rPr>
      </w:pPr>
      <w:r w:rsidRPr="00FB5821">
        <w:rPr>
          <w:b/>
          <w:iCs/>
        </w:rPr>
        <w:t>Arsyad</w:t>
      </w:r>
    </w:p>
    <w:p w14:paraId="0BD65BF3" w14:textId="77777777" w:rsidR="00FB5821" w:rsidRPr="00FB5821" w:rsidRDefault="00FB5821" w:rsidP="00FB5821">
      <w:pPr>
        <w:spacing w:before="121"/>
        <w:contextualSpacing/>
        <w:jc w:val="center"/>
        <w:rPr>
          <w:bCs/>
          <w:iCs/>
        </w:rPr>
      </w:pPr>
      <w:r w:rsidRPr="00FB5821">
        <w:rPr>
          <w:bCs/>
          <w:iCs/>
        </w:rPr>
        <w:t xml:space="preserve">Management Study Program, Faculty of Economics and Business Education. Universitas Pendidikan Indonesia </w:t>
      </w:r>
    </w:p>
    <w:p w14:paraId="3992232A" w14:textId="062863A0" w:rsidR="00FB5821" w:rsidRDefault="00100A54" w:rsidP="00FB5821">
      <w:pPr>
        <w:spacing w:before="121"/>
        <w:contextualSpacing/>
        <w:jc w:val="center"/>
        <w:rPr>
          <w:bCs/>
          <w:i/>
        </w:rPr>
      </w:pPr>
      <w:hyperlink r:id="rId8" w:history="1">
        <w:r w:rsidR="00FB5821" w:rsidRPr="00650B16">
          <w:rPr>
            <w:rStyle w:val="Hyperlink"/>
            <w:bCs/>
            <w:i/>
          </w:rPr>
          <w:t>arsyad01@upi.edu</w:t>
        </w:r>
      </w:hyperlink>
    </w:p>
    <w:p w14:paraId="365BCA57" w14:textId="77777777" w:rsidR="00FB5821" w:rsidRPr="00FB5821" w:rsidRDefault="00FB5821" w:rsidP="00FB5821">
      <w:pPr>
        <w:spacing w:before="121"/>
        <w:contextualSpacing/>
        <w:jc w:val="center"/>
        <w:rPr>
          <w:bCs/>
          <w:iCs/>
        </w:rPr>
      </w:pPr>
      <w:r w:rsidRPr="00FB5821">
        <w:rPr>
          <w:bCs/>
          <w:iCs/>
        </w:rPr>
        <w:t xml:space="preserve"> </w:t>
      </w:r>
    </w:p>
    <w:p w14:paraId="7A6E3B67" w14:textId="77777777" w:rsidR="00FB5821" w:rsidRPr="00FB5821" w:rsidRDefault="00FB5821" w:rsidP="00FB5821">
      <w:pPr>
        <w:spacing w:before="121"/>
        <w:contextualSpacing/>
        <w:jc w:val="center"/>
        <w:rPr>
          <w:b/>
          <w:iCs/>
        </w:rPr>
      </w:pPr>
      <w:r w:rsidRPr="00FB5821">
        <w:rPr>
          <w:b/>
          <w:iCs/>
        </w:rPr>
        <w:t>Ade Sobandi</w:t>
      </w:r>
    </w:p>
    <w:p w14:paraId="71E9C96A" w14:textId="77777777" w:rsidR="00FB5821" w:rsidRPr="00FB5821" w:rsidRDefault="00FB5821" w:rsidP="00FB5821">
      <w:pPr>
        <w:spacing w:before="121"/>
        <w:contextualSpacing/>
        <w:jc w:val="center"/>
        <w:rPr>
          <w:bCs/>
          <w:iCs/>
        </w:rPr>
      </w:pPr>
      <w:r w:rsidRPr="00FB5821">
        <w:rPr>
          <w:bCs/>
          <w:iCs/>
        </w:rPr>
        <w:t>Management Study Program, Faculty of Economics and Business Education. Universitas Pendidikan Indonesia</w:t>
      </w:r>
    </w:p>
    <w:p w14:paraId="01AA9388" w14:textId="4CCBA0A8" w:rsidR="00FB5821" w:rsidRDefault="00100A54" w:rsidP="00FB5821">
      <w:pPr>
        <w:spacing w:before="121"/>
        <w:contextualSpacing/>
        <w:jc w:val="center"/>
        <w:rPr>
          <w:bCs/>
          <w:i/>
        </w:rPr>
      </w:pPr>
      <w:hyperlink r:id="rId9" w:history="1">
        <w:r w:rsidR="00FB5821" w:rsidRPr="00650B16">
          <w:rPr>
            <w:rStyle w:val="Hyperlink"/>
            <w:bCs/>
            <w:i/>
          </w:rPr>
          <w:t>ade@upi.edu</w:t>
        </w:r>
      </w:hyperlink>
    </w:p>
    <w:p w14:paraId="3B99ABBB" w14:textId="77777777" w:rsidR="00FB5821" w:rsidRPr="00FB5821" w:rsidRDefault="00FB5821" w:rsidP="00FB5821">
      <w:pPr>
        <w:spacing w:before="121"/>
        <w:contextualSpacing/>
        <w:jc w:val="center"/>
        <w:rPr>
          <w:bCs/>
          <w:iCs/>
        </w:rPr>
      </w:pPr>
    </w:p>
    <w:p w14:paraId="115E0332" w14:textId="77777777" w:rsidR="00FB5821" w:rsidRPr="00FB5821" w:rsidRDefault="00FB5821" w:rsidP="00FB5821">
      <w:pPr>
        <w:spacing w:before="121"/>
        <w:contextualSpacing/>
        <w:jc w:val="center"/>
        <w:rPr>
          <w:b/>
          <w:iCs/>
        </w:rPr>
      </w:pPr>
      <w:r w:rsidRPr="00FB5821">
        <w:rPr>
          <w:b/>
          <w:iCs/>
        </w:rPr>
        <w:t>Anas Romzy Hibrida</w:t>
      </w:r>
    </w:p>
    <w:p w14:paraId="5EAD5BF8" w14:textId="77777777" w:rsidR="00FB5821" w:rsidRPr="00FB5821" w:rsidRDefault="00FB5821" w:rsidP="00FB5821">
      <w:pPr>
        <w:spacing w:before="121"/>
        <w:contextualSpacing/>
        <w:jc w:val="center"/>
        <w:rPr>
          <w:bCs/>
          <w:iCs/>
        </w:rPr>
      </w:pPr>
      <w:r w:rsidRPr="00FB5821">
        <w:rPr>
          <w:bCs/>
          <w:iCs/>
        </w:rPr>
        <w:t xml:space="preserve">Management Study Program, Faculty of Economics and Business. </w:t>
      </w:r>
    </w:p>
    <w:p w14:paraId="3BAE2BE2" w14:textId="77777777" w:rsidR="00FB5821" w:rsidRPr="00FB5821" w:rsidRDefault="00FB5821" w:rsidP="00FB5821">
      <w:pPr>
        <w:spacing w:before="121"/>
        <w:contextualSpacing/>
        <w:jc w:val="center"/>
        <w:rPr>
          <w:bCs/>
          <w:iCs/>
        </w:rPr>
      </w:pPr>
      <w:r w:rsidRPr="00FB5821">
        <w:rPr>
          <w:bCs/>
          <w:iCs/>
        </w:rPr>
        <w:t>Universitas Negeri Manado</w:t>
      </w:r>
    </w:p>
    <w:p w14:paraId="1394C877" w14:textId="56ABDD0A" w:rsidR="00FB5821" w:rsidRDefault="00100A54" w:rsidP="00FB5821">
      <w:pPr>
        <w:spacing w:before="121"/>
        <w:contextualSpacing/>
        <w:jc w:val="center"/>
        <w:rPr>
          <w:bCs/>
          <w:i/>
        </w:rPr>
      </w:pPr>
      <w:hyperlink r:id="rId10" w:history="1">
        <w:r w:rsidR="00FB5821" w:rsidRPr="00650B16">
          <w:rPr>
            <w:rStyle w:val="Hyperlink"/>
            <w:bCs/>
            <w:i/>
          </w:rPr>
          <w:t>anashibrida@unima.ac.id</w:t>
        </w:r>
      </w:hyperlink>
    </w:p>
    <w:p w14:paraId="2DE4E7FC" w14:textId="77777777" w:rsidR="00FB5821" w:rsidRDefault="00FB5821" w:rsidP="00DB1904">
      <w:pPr>
        <w:spacing w:before="121" w:line="360" w:lineRule="auto"/>
        <w:jc w:val="center"/>
        <w:rPr>
          <w:b/>
          <w:iCs/>
        </w:rPr>
      </w:pPr>
    </w:p>
    <w:p w14:paraId="04D7F8B7" w14:textId="3FA812C5" w:rsidR="00DB1904" w:rsidRPr="00C70B56" w:rsidRDefault="00DB1904" w:rsidP="00DB1904">
      <w:pPr>
        <w:spacing w:before="121" w:line="360" w:lineRule="auto"/>
        <w:jc w:val="center"/>
        <w:rPr>
          <w:b/>
          <w:iCs/>
        </w:rPr>
      </w:pPr>
      <w:r w:rsidRPr="00C70B56">
        <w:rPr>
          <w:b/>
          <w:iCs/>
        </w:rPr>
        <w:t>Abstract</w:t>
      </w:r>
    </w:p>
    <w:p w14:paraId="57340DB8" w14:textId="41A46EE9" w:rsidR="00063483" w:rsidRDefault="00063483" w:rsidP="00063483">
      <w:pPr>
        <w:spacing w:before="122"/>
        <w:ind w:right="-1" w:firstLine="720"/>
        <w:contextualSpacing/>
        <w:jc w:val="both"/>
        <w:rPr>
          <w:bCs/>
          <w:iCs/>
        </w:rPr>
      </w:pPr>
      <w:r w:rsidRPr="00063483">
        <w:rPr>
          <w:bCs/>
          <w:iCs/>
        </w:rPr>
        <w:t xml:space="preserve">The complexity of the digital age has changed the business landscape and demanded </w:t>
      </w:r>
      <w:r w:rsidR="00FB14DC">
        <w:rPr>
          <w:bCs/>
          <w:iCs/>
        </w:rPr>
        <w:t xml:space="preserve">that </w:t>
      </w:r>
      <w:r w:rsidRPr="00063483">
        <w:rPr>
          <w:bCs/>
          <w:iCs/>
        </w:rPr>
        <w:t xml:space="preserve">organizations transform profoundly. A modern leadership approach known as digital leadership is essential to managing this dynamic. Digital leadership refers to the ability of leaders to leverage digital technology to create innovation, drive organizational change, and maintain competitiveness in the global market. This approach involves a combination of technical competence, adaptability, and managerial skills to manage human resources, technology, and a dynamic business environment. This study reveals that digital leadership plays a key role in driving innovation, accelerating digital transformation, and creating resilient and sustainable organizations. The study also highlights the importance of integrating digital leadership in organizational strategies to create an adaptive, inclusive, and customer-oriented work culture. This study recommends the development of training and development programs to equip leaders with relevant competencies, the adoption of agile work methodologies, and the application of data analytics as the basis for strategic decision-making. Digital leadership is not only a solution to the challenges of the digital era, but also a catalyst for transformation to create an organization that is ready to face the future.  </w:t>
      </w:r>
    </w:p>
    <w:p w14:paraId="00F1B6F5" w14:textId="77777777" w:rsidR="002402C6" w:rsidRDefault="002402C6" w:rsidP="00063483">
      <w:pPr>
        <w:spacing w:before="122"/>
        <w:ind w:right="-1"/>
        <w:contextualSpacing/>
        <w:jc w:val="both"/>
        <w:rPr>
          <w:b/>
          <w:iCs/>
        </w:rPr>
      </w:pPr>
    </w:p>
    <w:p w14:paraId="1296D4E8" w14:textId="088F6A67" w:rsidR="00DB1904" w:rsidRPr="00063483" w:rsidRDefault="00063483" w:rsidP="00063483">
      <w:pPr>
        <w:spacing w:before="122"/>
        <w:ind w:right="-1"/>
        <w:contextualSpacing/>
        <w:jc w:val="both"/>
        <w:rPr>
          <w:bCs/>
          <w:iCs/>
        </w:rPr>
      </w:pPr>
      <w:r w:rsidRPr="00063483">
        <w:rPr>
          <w:b/>
          <w:iCs/>
        </w:rPr>
        <w:t>Keywords:</w:t>
      </w:r>
      <w:r w:rsidRPr="00063483">
        <w:rPr>
          <w:bCs/>
          <w:iCs/>
        </w:rPr>
        <w:t xml:space="preserve"> Digital Leadership, Complexity of the Digital Era, Modern Leadership, Digital Transformation, Innovation, Change Management, Organizational Strategy.</w:t>
      </w:r>
    </w:p>
    <w:p w14:paraId="74BB89EC" w14:textId="2C10407D" w:rsidR="008114EB" w:rsidRDefault="008114EB" w:rsidP="004D2B0E">
      <w:pPr>
        <w:spacing w:before="122"/>
        <w:ind w:right="142"/>
        <w:contextualSpacing/>
        <w:jc w:val="center"/>
        <w:rPr>
          <w:b/>
        </w:rPr>
      </w:pPr>
    </w:p>
    <w:p w14:paraId="0686B808" w14:textId="77777777" w:rsidR="00063483" w:rsidRDefault="00063483" w:rsidP="004D2B0E">
      <w:pPr>
        <w:spacing w:before="122"/>
        <w:ind w:right="142"/>
        <w:contextualSpacing/>
        <w:jc w:val="center"/>
        <w:rPr>
          <w:b/>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84"/>
        <w:gridCol w:w="5380"/>
      </w:tblGrid>
      <w:tr w:rsidR="00CC6122" w14:paraId="299A0E4A" w14:textId="77777777" w:rsidTr="000D2372">
        <w:tc>
          <w:tcPr>
            <w:tcW w:w="2155" w:type="dxa"/>
          </w:tcPr>
          <w:p w14:paraId="65A938F5" w14:textId="670A7ADD" w:rsidR="00CC6122" w:rsidRPr="00936FA8" w:rsidRDefault="00CC6122" w:rsidP="00D33921">
            <w:r>
              <w:t>DOI</w:t>
            </w:r>
          </w:p>
        </w:tc>
        <w:tc>
          <w:tcPr>
            <w:tcW w:w="284" w:type="dxa"/>
          </w:tcPr>
          <w:p w14:paraId="27FAF3EF" w14:textId="77777777" w:rsidR="00CC6122" w:rsidRPr="00936FA8" w:rsidRDefault="00CC6122" w:rsidP="00D33921">
            <w:r w:rsidRPr="00936FA8">
              <w:t>:</w:t>
            </w:r>
          </w:p>
        </w:tc>
        <w:tc>
          <w:tcPr>
            <w:tcW w:w="5380" w:type="dxa"/>
          </w:tcPr>
          <w:p w14:paraId="616CE500" w14:textId="5FD97822" w:rsidR="00CC6122" w:rsidRDefault="00CC6122" w:rsidP="005D3398">
            <w:pPr>
              <w:rPr>
                <w:sz w:val="24"/>
                <w:szCs w:val="24"/>
              </w:rPr>
            </w:pPr>
            <w:r>
              <w:rPr>
                <w:sz w:val="24"/>
                <w:szCs w:val="24"/>
              </w:rPr>
              <w:t>http://dx.doi.org/</w:t>
            </w:r>
            <w:r w:rsidR="00A57649" w:rsidRPr="00A57649">
              <w:rPr>
                <w:shd w:val="clear" w:color="auto" w:fill="FFFFFF"/>
              </w:rPr>
              <w:t>10.32503/jmk</w:t>
            </w:r>
            <w:r w:rsidR="00A57649" w:rsidRPr="0078607D">
              <w:rPr>
                <w:shd w:val="clear" w:color="auto" w:fill="FFFFFF"/>
              </w:rPr>
              <w:t>.</w:t>
            </w:r>
          </w:p>
        </w:tc>
      </w:tr>
      <w:tr w:rsidR="00CC6122" w14:paraId="3F842849" w14:textId="77777777" w:rsidTr="000D2372">
        <w:trPr>
          <w:trHeight w:val="188"/>
        </w:trPr>
        <w:tc>
          <w:tcPr>
            <w:tcW w:w="2155" w:type="dxa"/>
          </w:tcPr>
          <w:p w14:paraId="786FE7BE" w14:textId="5FB49CF0" w:rsidR="00CC6122" w:rsidRPr="00936FA8" w:rsidRDefault="00CC6122" w:rsidP="00D33921">
            <w:r w:rsidRPr="00936FA8">
              <w:t>Arti</w:t>
            </w:r>
            <w:r w:rsidR="001C61F9">
              <w:t>cle History</w:t>
            </w:r>
          </w:p>
        </w:tc>
        <w:tc>
          <w:tcPr>
            <w:tcW w:w="284" w:type="dxa"/>
          </w:tcPr>
          <w:p w14:paraId="781A4E58" w14:textId="77777777" w:rsidR="00CC6122" w:rsidRPr="00936FA8" w:rsidRDefault="00CC6122" w:rsidP="00D33921">
            <w:r w:rsidRPr="00936FA8">
              <w:t>:</w:t>
            </w:r>
          </w:p>
        </w:tc>
        <w:tc>
          <w:tcPr>
            <w:tcW w:w="5380" w:type="dxa"/>
          </w:tcPr>
          <w:p w14:paraId="243C7C95" w14:textId="6FA3D50D" w:rsidR="00CC6122" w:rsidRPr="00984007" w:rsidRDefault="00BD575E" w:rsidP="00B85B28">
            <w:r>
              <w:t>Arti</w:t>
            </w:r>
            <w:r w:rsidR="001C61F9">
              <w:t>cle received</w:t>
            </w:r>
            <w:r>
              <w:t xml:space="preserve"> (</w:t>
            </w:r>
            <w:r w:rsidR="00A12BF8">
              <w:rPr>
                <w:lang w:val="en-US"/>
              </w:rPr>
              <w:t>9 Dec 2024</w:t>
            </w:r>
            <w:r>
              <w:t>); revis</w:t>
            </w:r>
            <w:r w:rsidR="001C61F9">
              <w:t>ed</w:t>
            </w:r>
            <w:r>
              <w:t xml:space="preserve"> (</w:t>
            </w:r>
            <w:r w:rsidR="009974B7">
              <w:rPr>
                <w:lang w:val="en-US"/>
              </w:rPr>
              <w:t>21 Dec 2024</w:t>
            </w:r>
            <w:r>
              <w:t xml:space="preserve">); </w:t>
            </w:r>
            <w:r w:rsidR="001C61F9">
              <w:t>accepted</w:t>
            </w:r>
            <w:r>
              <w:t xml:space="preserve"> (</w:t>
            </w:r>
            <w:r w:rsidR="00A12BF8">
              <w:rPr>
                <w:lang w:val="en-US"/>
              </w:rPr>
              <w:t>14 Feb</w:t>
            </w:r>
            <w:r w:rsidR="009974B7">
              <w:rPr>
                <w:lang w:val="en-US"/>
              </w:rPr>
              <w:t xml:space="preserve"> 2025</w:t>
            </w:r>
            <w:r>
              <w:t>)</w:t>
            </w:r>
          </w:p>
        </w:tc>
      </w:tr>
      <w:tr w:rsidR="008114EB" w14:paraId="6AF5E4A4" w14:textId="77777777" w:rsidTr="000D2372">
        <w:trPr>
          <w:trHeight w:val="209"/>
        </w:trPr>
        <w:tc>
          <w:tcPr>
            <w:tcW w:w="2155" w:type="dxa"/>
          </w:tcPr>
          <w:p w14:paraId="3579A73A" w14:textId="543BBFD2" w:rsidR="008114EB" w:rsidRPr="00936FA8" w:rsidRDefault="006C6966" w:rsidP="00D33921">
            <w:r>
              <w:t>Email Co-Author</w:t>
            </w:r>
          </w:p>
        </w:tc>
        <w:tc>
          <w:tcPr>
            <w:tcW w:w="284" w:type="dxa"/>
          </w:tcPr>
          <w:p w14:paraId="17113816" w14:textId="7E020B97" w:rsidR="008114EB" w:rsidRPr="00936FA8" w:rsidRDefault="008114EB" w:rsidP="00D33921">
            <w:r>
              <w:t>:</w:t>
            </w:r>
          </w:p>
        </w:tc>
        <w:tc>
          <w:tcPr>
            <w:tcW w:w="5380" w:type="dxa"/>
          </w:tcPr>
          <w:p w14:paraId="0AA15992" w14:textId="4435869F" w:rsidR="008114EB" w:rsidRDefault="00100A54" w:rsidP="00B85B28">
            <w:hyperlink r:id="rId11" w:history="1">
              <w:r w:rsidR="00A60D1E" w:rsidRPr="00FB2531">
                <w:rPr>
                  <w:rStyle w:val="Hyperlink"/>
                </w:rPr>
                <w:t>arsyad01@upi.edu</w:t>
              </w:r>
            </w:hyperlink>
            <w:r w:rsidR="00A60D1E">
              <w:t xml:space="preserve"> </w:t>
            </w:r>
          </w:p>
        </w:tc>
      </w:tr>
    </w:tbl>
    <w:p w14:paraId="158D0D04" w14:textId="5432C943" w:rsidR="00CC6122" w:rsidRDefault="00C30F1F" w:rsidP="00C30F1F">
      <w:pPr>
        <w:pStyle w:val="ListParagraph"/>
        <w:spacing w:line="240" w:lineRule="auto"/>
        <w:ind w:left="0"/>
        <w:rPr>
          <w:rFonts w:ascii="Times New Roman" w:hAnsi="Times New Roman" w:cs="Times New Roman"/>
          <w:b/>
          <w:color w:val="000000" w:themeColor="text1"/>
          <w:sz w:val="24"/>
          <w:szCs w:val="24"/>
        </w:rPr>
        <w:sectPr w:rsidR="00CC6122" w:rsidSect="008A6A6E">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1701" w:right="1701" w:bottom="1701" w:left="2268" w:header="709" w:footer="851" w:gutter="0"/>
          <w:pgNumType w:start="1"/>
          <w:cols w:space="565"/>
          <w:titlePg/>
          <w:docGrid w:linePitch="360"/>
        </w:sectPr>
      </w:pPr>
      <w:r>
        <w:rPr>
          <w:rFonts w:ascii="Times New Roman" w:hAnsi="Times New Roman" w:cs="Times New Roman"/>
          <w:b/>
          <w:noProof/>
          <w:color w:val="000000" w:themeColor="text1"/>
          <w:sz w:val="24"/>
          <w:szCs w:val="24"/>
          <w:lang w:val="en-US"/>
        </w:rPr>
        <w:drawing>
          <wp:anchor distT="0" distB="0" distL="114300" distR="114300" simplePos="0" relativeHeight="251663360" behindDoc="0" locked="0" layoutInCell="1" allowOverlap="1" wp14:anchorId="4306AA28" wp14:editId="05B2254C">
            <wp:simplePos x="0" y="0"/>
            <wp:positionH relativeFrom="column">
              <wp:posOffset>139065</wp:posOffset>
            </wp:positionH>
            <wp:positionV relativeFrom="paragraph">
              <wp:posOffset>43700</wp:posOffset>
            </wp:positionV>
            <wp:extent cx="2620934" cy="291701"/>
            <wp:effectExtent l="0" t="0" r="0" b="0"/>
            <wp:wrapNone/>
            <wp:docPr id="11987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0934" cy="291701"/>
                    </a:xfrm>
                    <a:prstGeom prst="rect">
                      <a:avLst/>
                    </a:prstGeom>
                    <a:noFill/>
                  </pic:spPr>
                </pic:pic>
              </a:graphicData>
            </a:graphic>
          </wp:anchor>
        </w:drawing>
      </w:r>
    </w:p>
    <w:p w14:paraId="575FDB9C" w14:textId="6E9287E4" w:rsidR="001C61F9" w:rsidRDefault="001C61F9" w:rsidP="006D518F">
      <w:pPr>
        <w:pStyle w:val="ListParagraph"/>
        <w:spacing w:after="0" w:line="240" w:lineRule="auto"/>
        <w:ind w:left="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Introduction</w:t>
      </w:r>
      <w:r w:rsidR="001E1F8D">
        <w:rPr>
          <w:rFonts w:ascii="Times New Roman" w:hAnsi="Times New Roman" w:cs="Times New Roman"/>
          <w:b/>
          <w:color w:val="000000" w:themeColor="text1"/>
          <w:sz w:val="28"/>
          <w:szCs w:val="28"/>
        </w:rPr>
        <w:t xml:space="preserve"> </w:t>
      </w:r>
    </w:p>
    <w:p w14:paraId="4C906260" w14:textId="52B65B38" w:rsidR="00063483" w:rsidRPr="00063483" w:rsidRDefault="00063483" w:rsidP="006D518F">
      <w:pPr>
        <w:ind w:firstLine="720"/>
        <w:jc w:val="both"/>
        <w:rPr>
          <w:rFonts w:eastAsiaTheme="minorHAnsi"/>
          <w:bCs/>
          <w:sz w:val="24"/>
          <w:szCs w:val="24"/>
        </w:rPr>
      </w:pPr>
      <w:r w:rsidRPr="00063483">
        <w:rPr>
          <w:rFonts w:eastAsiaTheme="minorHAnsi"/>
          <w:bCs/>
          <w:sz w:val="24"/>
          <w:szCs w:val="24"/>
        </w:rPr>
        <w:t xml:space="preserve">The digital age has brought about fundamental changes in various aspects of life, including </w:t>
      </w:r>
      <w:r w:rsidR="003B399C">
        <w:rPr>
          <w:rFonts w:eastAsiaTheme="minorHAnsi"/>
          <w:bCs/>
          <w:sz w:val="24"/>
          <w:szCs w:val="24"/>
        </w:rPr>
        <w:t>how</w:t>
      </w:r>
      <w:r w:rsidRPr="00063483">
        <w:rPr>
          <w:rFonts w:eastAsiaTheme="minorHAnsi"/>
          <w:bCs/>
          <w:sz w:val="24"/>
          <w:szCs w:val="24"/>
        </w:rPr>
        <w:t xml:space="preserve"> organizations operate, compete, and innovate. Technological developments such as artificial intelligence (AI), big data analytics, </w:t>
      </w:r>
      <w:r w:rsidR="003B399C">
        <w:rPr>
          <w:rFonts w:eastAsiaTheme="minorHAnsi"/>
          <w:bCs/>
          <w:sz w:val="24"/>
          <w:szCs w:val="24"/>
        </w:rPr>
        <w:t xml:space="preserve">the </w:t>
      </w:r>
      <w:r w:rsidRPr="00063483">
        <w:rPr>
          <w:rFonts w:eastAsiaTheme="minorHAnsi"/>
          <w:bCs/>
          <w:sz w:val="24"/>
          <w:szCs w:val="24"/>
        </w:rPr>
        <w:t xml:space="preserve">Internet of Things (IoT), and blockchain have created new opportunities, </w:t>
      </w:r>
      <w:r w:rsidR="00BA03FC">
        <w:rPr>
          <w:rFonts w:eastAsiaTheme="minorHAnsi"/>
          <w:bCs/>
          <w:sz w:val="24"/>
          <w:szCs w:val="24"/>
        </w:rPr>
        <w:t xml:space="preserve">although </w:t>
      </w:r>
      <w:r w:rsidR="003B399C">
        <w:rPr>
          <w:rFonts w:eastAsiaTheme="minorHAnsi"/>
          <w:bCs/>
          <w:sz w:val="24"/>
          <w:szCs w:val="24"/>
        </w:rPr>
        <w:t xml:space="preserve">they </w:t>
      </w:r>
      <w:r w:rsidRPr="00063483">
        <w:rPr>
          <w:rFonts w:eastAsiaTheme="minorHAnsi"/>
          <w:bCs/>
          <w:sz w:val="24"/>
          <w:szCs w:val="24"/>
        </w:rPr>
        <w:t xml:space="preserve">pose significant challenges for organizational leaders. In this context, traditional leadership approaches that tend to be hierarchical and </w:t>
      </w:r>
      <w:r w:rsidR="00FB14DC">
        <w:rPr>
          <w:rFonts w:eastAsiaTheme="minorHAnsi"/>
          <w:bCs/>
          <w:sz w:val="24"/>
          <w:szCs w:val="24"/>
        </w:rPr>
        <w:t>procedure-based</w:t>
      </w:r>
      <w:r w:rsidRPr="00063483">
        <w:rPr>
          <w:rFonts w:eastAsiaTheme="minorHAnsi"/>
          <w:bCs/>
          <w:sz w:val="24"/>
          <w:szCs w:val="24"/>
        </w:rPr>
        <w:t xml:space="preserve"> are considered less able to accommodate the dynamics of the digital era</w:t>
      </w:r>
      <w:r w:rsidR="007A1329">
        <w:rPr>
          <w:rFonts w:eastAsiaTheme="minorHAnsi"/>
          <w:bCs/>
          <w:sz w:val="24"/>
          <w:szCs w:val="24"/>
        </w:rPr>
        <w:t xml:space="preserve"> </w:t>
      </w:r>
      <w:r w:rsidR="007A1329">
        <w:rPr>
          <w:rFonts w:eastAsiaTheme="minorHAnsi"/>
          <w:bCs/>
          <w:sz w:val="24"/>
          <w:szCs w:val="24"/>
        </w:rPr>
        <w:fldChar w:fldCharType="begin" w:fldLock="1"/>
      </w:r>
      <w:r w:rsidR="007A1329">
        <w:rPr>
          <w:rFonts w:eastAsiaTheme="minorHAnsi"/>
          <w:bCs/>
          <w:sz w:val="24"/>
          <w:szCs w:val="24"/>
        </w:rPr>
        <w:instrText>ADDIN CSL_CITATION {"citationItems":[{"id":"ITEM-1","itemData":{"ISBN":"978-623-348-086-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nita","given":"Audia","non-dropping-particle":"","parse-names":false,"suffix":""}],"id":"ITEM-1","issued":{"date-parts":[["2021"]]},"number-of-pages":"37-60","title":"Leadership di Era Digital-Kepemimpinan Agile 4.0","type":"book"},"uris":["http://www.mendeley.com/documents/?uuid=0f142230-d359-4ac2-9d47-e68d9a6ddde6"]}],"mendeley":{"formattedCitation":"(Junita, 2021)","plainTextFormattedCitation":"(Junita, 2021)","previouslyFormattedCitation":"(Junita, 2021)"},"properties":{"noteIndex":0},"schema":"https://github.com/citation-style-language/schema/raw/master/csl-citation.json"}</w:instrText>
      </w:r>
      <w:r w:rsidR="007A1329">
        <w:rPr>
          <w:rFonts w:eastAsiaTheme="minorHAnsi"/>
          <w:bCs/>
          <w:sz w:val="24"/>
          <w:szCs w:val="24"/>
        </w:rPr>
        <w:fldChar w:fldCharType="separate"/>
      </w:r>
      <w:r w:rsidR="007A1329" w:rsidRPr="007A1329">
        <w:rPr>
          <w:rFonts w:eastAsiaTheme="minorHAnsi"/>
          <w:bCs/>
          <w:noProof/>
          <w:sz w:val="24"/>
          <w:szCs w:val="24"/>
        </w:rPr>
        <w:t>(Junita, 2021)</w:t>
      </w:r>
      <w:r w:rsidR="007A1329">
        <w:rPr>
          <w:rFonts w:eastAsiaTheme="minorHAnsi"/>
          <w:bCs/>
          <w:sz w:val="24"/>
          <w:szCs w:val="24"/>
        </w:rPr>
        <w:fldChar w:fldCharType="end"/>
      </w:r>
      <w:r w:rsidR="007A1329">
        <w:rPr>
          <w:rFonts w:eastAsiaTheme="minorHAnsi"/>
          <w:bCs/>
          <w:sz w:val="24"/>
          <w:szCs w:val="24"/>
        </w:rPr>
        <w:t>.</w:t>
      </w:r>
      <w:r w:rsidRPr="00063483">
        <w:rPr>
          <w:rFonts w:eastAsiaTheme="minorHAnsi"/>
          <w:bCs/>
          <w:sz w:val="24"/>
          <w:szCs w:val="24"/>
        </w:rPr>
        <w:t xml:space="preserve"> Therefore, there is a need for a modern leadership approach known as digital leadership. Digital leadership is not only related to the ability to utilize digital technology, but also includes strategic vision, change management, and the creation of an innovative and collaborative work culture. As expressed by Kane in </w:t>
      </w:r>
      <w:r w:rsidR="007A1329">
        <w:rPr>
          <w:rFonts w:eastAsiaTheme="minorHAnsi"/>
          <w:bCs/>
          <w:sz w:val="24"/>
          <w:szCs w:val="24"/>
        </w:rPr>
        <w:fldChar w:fldCharType="begin" w:fldLock="1"/>
      </w:r>
      <w:r w:rsidR="007A1329">
        <w:rPr>
          <w:rFonts w:eastAsiaTheme="minorHAnsi"/>
          <w:bCs/>
          <w:sz w:val="24"/>
          <w:szCs w:val="24"/>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7A1329">
        <w:rPr>
          <w:rFonts w:eastAsiaTheme="minorHAnsi"/>
          <w:bCs/>
          <w:sz w:val="24"/>
          <w:szCs w:val="24"/>
        </w:rPr>
        <w:fldChar w:fldCharType="separate"/>
      </w:r>
      <w:r w:rsidR="007A1329" w:rsidRPr="007A1329">
        <w:rPr>
          <w:rFonts w:eastAsiaTheme="minorHAnsi"/>
          <w:bCs/>
          <w:noProof/>
          <w:sz w:val="24"/>
          <w:szCs w:val="24"/>
        </w:rPr>
        <w:t>(Wulandari et al., 2023)</w:t>
      </w:r>
      <w:r w:rsidR="007A1329">
        <w:rPr>
          <w:rFonts w:eastAsiaTheme="minorHAnsi"/>
          <w:bCs/>
          <w:sz w:val="24"/>
          <w:szCs w:val="24"/>
        </w:rPr>
        <w:fldChar w:fldCharType="end"/>
      </w:r>
      <w:r w:rsidR="007A1329" w:rsidRPr="00063483">
        <w:rPr>
          <w:rFonts w:eastAsiaTheme="minorHAnsi"/>
          <w:bCs/>
          <w:sz w:val="24"/>
          <w:szCs w:val="24"/>
        </w:rPr>
        <w:t xml:space="preserve"> </w:t>
      </w:r>
      <w:r w:rsidRPr="00063483">
        <w:rPr>
          <w:rFonts w:eastAsiaTheme="minorHAnsi"/>
          <w:bCs/>
          <w:sz w:val="24"/>
          <w:szCs w:val="24"/>
        </w:rPr>
        <w:t>"</w:t>
      </w:r>
      <w:r w:rsidR="003B399C">
        <w:rPr>
          <w:rFonts w:eastAsiaTheme="minorHAnsi"/>
          <w:bCs/>
          <w:sz w:val="24"/>
          <w:szCs w:val="24"/>
        </w:rPr>
        <w:t>Digital</w:t>
      </w:r>
      <w:r w:rsidRPr="00063483">
        <w:rPr>
          <w:rFonts w:eastAsiaTheme="minorHAnsi"/>
          <w:bCs/>
          <w:sz w:val="24"/>
          <w:szCs w:val="24"/>
        </w:rPr>
        <w:t xml:space="preserve"> transformation is about more than technology; it is about how organizations adapt to new ways of working that enable them to survive and thrive in the digital ecosystem." In other words, digital leaders must be able to integrate technology into organizational strategy while building a mindset that supports innovation and flexibility.</w:t>
      </w:r>
    </w:p>
    <w:p w14:paraId="5A1AD06B" w14:textId="1347BCAE" w:rsidR="00063483" w:rsidRPr="00063483" w:rsidRDefault="00063483" w:rsidP="00D1142B">
      <w:pPr>
        <w:ind w:firstLine="720"/>
        <w:jc w:val="both"/>
        <w:rPr>
          <w:rFonts w:eastAsiaTheme="minorHAnsi"/>
          <w:bCs/>
          <w:sz w:val="24"/>
          <w:szCs w:val="24"/>
        </w:rPr>
      </w:pPr>
      <w:r w:rsidRPr="00063483">
        <w:rPr>
          <w:rFonts w:eastAsiaTheme="minorHAnsi"/>
          <w:bCs/>
          <w:sz w:val="24"/>
          <w:szCs w:val="24"/>
        </w:rPr>
        <w:t xml:space="preserve">The complexity of the digital age also introduces </w:t>
      </w:r>
      <w:r w:rsidR="003B399C">
        <w:rPr>
          <w:rFonts w:eastAsiaTheme="minorHAnsi"/>
          <w:bCs/>
          <w:sz w:val="24"/>
          <w:szCs w:val="24"/>
        </w:rPr>
        <w:t>several</w:t>
      </w:r>
      <w:r w:rsidRPr="00063483">
        <w:rPr>
          <w:rFonts w:eastAsiaTheme="minorHAnsi"/>
          <w:bCs/>
          <w:sz w:val="24"/>
          <w:szCs w:val="24"/>
        </w:rPr>
        <w:t xml:space="preserve"> challenges that require a unique leadership approach. These challenges include resistance to change, digital skills gaps, cybersecurity threats, and pressure to stay relevant in a rapidly changing marketplace</w:t>
      </w:r>
      <w:r w:rsidR="007A1329">
        <w:rPr>
          <w:rFonts w:eastAsiaTheme="minorHAnsi"/>
          <w:bCs/>
          <w:sz w:val="24"/>
          <w:szCs w:val="24"/>
        </w:rPr>
        <w:t xml:space="preserve"> </w:t>
      </w:r>
      <w:r w:rsidR="007A1329">
        <w:rPr>
          <w:rFonts w:eastAsiaTheme="minorHAnsi"/>
          <w:bCs/>
          <w:sz w:val="24"/>
          <w:szCs w:val="24"/>
        </w:rPr>
        <w:fldChar w:fldCharType="begin" w:fldLock="1"/>
      </w:r>
      <w:r w:rsidR="00E2171D">
        <w:rPr>
          <w:rFonts w:eastAsiaTheme="minorHAnsi"/>
          <w:bCs/>
          <w:sz w:val="24"/>
          <w:szCs w:val="24"/>
        </w:rPr>
        <w:instrText>ADDIN CSL_CITATION {"citationItems":[{"id":"ITEM-1","itemData":{"ISBN":"978-623-261-782-7","author":[{"dropping-particle":"","family":"Redhana","given":"I Wayan","non-dropping-particle":"","parse-names":false,"suffix":""}],"id":"ITEM-1","issued":{"date-parts":[["2024"]]},"title":"LIterasi Digital","type":"book"},"uris":["http://www.mendeley.com/documents/?uuid=c3c27385-356f-4251-b686-161bf8c52daa"]}],"mendeley":{"formattedCitation":"(Redhana, 2024)","plainTextFormattedCitation":"(Redhana, 2024)","previouslyFormattedCitation":"(Redhana, 2024)"},"properties":{"noteIndex":0},"schema":"https://github.com/citation-style-language/schema/raw/master/csl-citation.json"}</w:instrText>
      </w:r>
      <w:r w:rsidR="007A1329">
        <w:rPr>
          <w:rFonts w:eastAsiaTheme="minorHAnsi"/>
          <w:bCs/>
          <w:sz w:val="24"/>
          <w:szCs w:val="24"/>
        </w:rPr>
        <w:fldChar w:fldCharType="separate"/>
      </w:r>
      <w:r w:rsidR="007A1329" w:rsidRPr="007A1329">
        <w:rPr>
          <w:rFonts w:eastAsiaTheme="minorHAnsi"/>
          <w:bCs/>
          <w:noProof/>
          <w:sz w:val="24"/>
          <w:szCs w:val="24"/>
        </w:rPr>
        <w:t>(Redhana, 2024)</w:t>
      </w:r>
      <w:r w:rsidR="007A1329">
        <w:rPr>
          <w:rFonts w:eastAsiaTheme="minorHAnsi"/>
          <w:bCs/>
          <w:sz w:val="24"/>
          <w:szCs w:val="24"/>
        </w:rPr>
        <w:fldChar w:fldCharType="end"/>
      </w:r>
      <w:r w:rsidRPr="00063483">
        <w:rPr>
          <w:rFonts w:eastAsiaTheme="minorHAnsi"/>
          <w:bCs/>
          <w:sz w:val="24"/>
          <w:szCs w:val="24"/>
        </w:rPr>
        <w:t xml:space="preserve">. Leaders are not only required to overcome these challenges but also to strategically leverage digital technology to create added value for the organization. According to Westerman et al. </w:t>
      </w:r>
      <w:r w:rsidR="00E2171D">
        <w:rPr>
          <w:rFonts w:eastAsiaTheme="minorHAnsi"/>
          <w:bCs/>
          <w:sz w:val="24"/>
          <w:szCs w:val="24"/>
        </w:rPr>
        <w:t>i</w:t>
      </w:r>
      <w:r w:rsidRPr="00063483">
        <w:rPr>
          <w:rFonts w:eastAsiaTheme="minorHAnsi"/>
          <w:bCs/>
          <w:sz w:val="24"/>
          <w:szCs w:val="24"/>
        </w:rPr>
        <w:t xml:space="preserve">n </w:t>
      </w:r>
      <w:r w:rsidR="00E2171D">
        <w:rPr>
          <w:rFonts w:eastAsiaTheme="minorHAnsi"/>
          <w:bCs/>
          <w:sz w:val="24"/>
          <w:szCs w:val="24"/>
        </w:rPr>
        <w:fldChar w:fldCharType="begin" w:fldLock="1"/>
      </w:r>
      <w:r w:rsidR="00E2171D">
        <w:rPr>
          <w:rFonts w:eastAsiaTheme="minorHAnsi"/>
          <w:bCs/>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E2171D">
        <w:rPr>
          <w:rFonts w:eastAsiaTheme="minorHAnsi"/>
          <w:bCs/>
          <w:sz w:val="24"/>
          <w:szCs w:val="24"/>
        </w:rPr>
        <w:fldChar w:fldCharType="separate"/>
      </w:r>
      <w:r w:rsidR="00E2171D" w:rsidRPr="00E2171D">
        <w:rPr>
          <w:rFonts w:eastAsiaTheme="minorHAnsi"/>
          <w:bCs/>
          <w:noProof/>
          <w:sz w:val="24"/>
          <w:szCs w:val="24"/>
        </w:rPr>
        <w:t>(Dewi, 2024)</w:t>
      </w:r>
      <w:r w:rsidR="00E2171D">
        <w:rPr>
          <w:rFonts w:eastAsiaTheme="minorHAnsi"/>
          <w:bCs/>
          <w:sz w:val="24"/>
          <w:szCs w:val="24"/>
        </w:rPr>
        <w:fldChar w:fldCharType="end"/>
      </w:r>
      <w:r w:rsidR="00E2171D">
        <w:rPr>
          <w:rFonts w:eastAsiaTheme="minorHAnsi"/>
          <w:bCs/>
          <w:sz w:val="24"/>
          <w:szCs w:val="24"/>
        </w:rPr>
        <w:t xml:space="preserve"> </w:t>
      </w:r>
      <w:r w:rsidRPr="00063483">
        <w:rPr>
          <w:rFonts w:eastAsiaTheme="minorHAnsi"/>
          <w:bCs/>
          <w:sz w:val="24"/>
          <w:szCs w:val="24"/>
        </w:rPr>
        <w:t>"</w:t>
      </w:r>
      <w:r w:rsidR="00FB14DC">
        <w:rPr>
          <w:rFonts w:eastAsiaTheme="minorHAnsi"/>
          <w:bCs/>
          <w:sz w:val="24"/>
          <w:szCs w:val="24"/>
        </w:rPr>
        <w:t>Digital</w:t>
      </w:r>
      <w:r w:rsidRPr="00063483">
        <w:rPr>
          <w:rFonts w:eastAsiaTheme="minorHAnsi"/>
          <w:bCs/>
          <w:sz w:val="24"/>
          <w:szCs w:val="24"/>
        </w:rPr>
        <w:t xml:space="preserve"> leadership is the ability to build a clear vision and empower the organization to adopt relevant technologies in ways that deliver real business impact." Furthermore, the digital age has changed the way organizations interact with customers, partners</w:t>
      </w:r>
      <w:r w:rsidR="003B399C">
        <w:rPr>
          <w:rFonts w:eastAsiaTheme="minorHAnsi"/>
          <w:bCs/>
          <w:sz w:val="24"/>
          <w:szCs w:val="24"/>
        </w:rPr>
        <w:t>,</w:t>
      </w:r>
      <w:r w:rsidRPr="00063483">
        <w:rPr>
          <w:rFonts w:eastAsiaTheme="minorHAnsi"/>
          <w:bCs/>
          <w:sz w:val="24"/>
          <w:szCs w:val="24"/>
        </w:rPr>
        <w:t xml:space="preserve"> and employees. Expectations for speed, personalization, and accessibility are higher, so organizations need to be more adaptive and customer-oriented. In this case, digital leaders need to create a work ecosystem that </w:t>
      </w:r>
      <w:r w:rsidR="003B399C">
        <w:rPr>
          <w:rFonts w:eastAsiaTheme="minorHAnsi"/>
          <w:bCs/>
          <w:sz w:val="24"/>
          <w:szCs w:val="24"/>
        </w:rPr>
        <w:t>utilizes technology,</w:t>
      </w:r>
      <w:r w:rsidRPr="00063483">
        <w:rPr>
          <w:rFonts w:eastAsiaTheme="minorHAnsi"/>
          <w:bCs/>
          <w:sz w:val="24"/>
          <w:szCs w:val="24"/>
        </w:rPr>
        <w:t xml:space="preserve"> strengthens cross-functional collaboration, empowers human resources, and encourages continuous innovation. Fitzgerald et al. in </w:t>
      </w:r>
      <w:r w:rsidR="00E2171D">
        <w:rPr>
          <w:rFonts w:eastAsiaTheme="minorHAnsi"/>
          <w:bCs/>
          <w:sz w:val="24"/>
          <w:szCs w:val="24"/>
        </w:rPr>
        <w:fldChar w:fldCharType="begin" w:fldLock="1"/>
      </w:r>
      <w:r w:rsidR="00E2171D">
        <w:rPr>
          <w:rFonts w:eastAsiaTheme="minorHAnsi"/>
          <w:bCs/>
          <w:sz w:val="24"/>
          <w:szCs w:val="24"/>
        </w:rPr>
        <w:instrText>ADDIN CSL_CITATION {"citationItems":[{"id":"ITEM-1","itemData":{"DOI":"10.35794/emba.v10i2.41399","abstract":"Kepemimpinan memainkan peranan yang penting dalam mewujudkan transformasi digital. Pemimpin yang memiliki kemampuan dalam memimpin dan memafaatkan teknologi disebut pemimpin digital. Era perkembangan teknologi informasi, kecerdasan buatan dan penggunaan data besar dalam sektor pemerintah akan membantu dalam meningkatkan pelayanan dan mempercepat pekerjaan. Tujuan dari penelitian ini yaitu untuk mencari tahu peran kepemimpinan digital dalam transformasi digital disektor pemerintahan. Metode penelitian yang digunakan yaitu metode kualitatif dengan pendekatan studi Pustaka. Hasil penelitian menunjukan bahwa peranan kempimpinan digital sangat krusial dalam mewujudkan transformasi digital. Dengan memanfaatkan teknologi informasi proses kerja dalam sektor pemerintahan akan semakin terbantu. Selain itu dengan adanya penggunaan data besar proses pengambilan keputusan oleh pimpinan akan lebih dipermudah. Kata Kunci : Transformasi Digital, Kepempimpinan Digital, Pemerintahan","author":[{"dropping-particle":"","family":"Tulungen","given":"Evans E.W.","non-dropping-particle":"","parse-names":false,"suffix":""},{"dropping-particle":"","family":"Saerang","given":"David P.E.","non-dropping-particle":"","parse-names":false,"suffix":""},{"dropping-particle":"","family":"Maramis","given":"Joubert B.","non-dropping-particle":"","parse-names":false,"suffix":""}],"container-title":"Jurnal EMBA : Jurnal Riset Ekonomi, Manajemen, Bisnis dan Akuntansi","id":"ITEM-1","issue":"2","issued":{"date-parts":[["2022"]]},"page":"1116-1123","title":"Transformasi Digital : Peran Kepemimpinan Digital","type":"article-journal","volume":"10"},"uris":["http://www.mendeley.com/documents/?uuid=a23d4de5-132a-4ff8-9474-42a1748bd975"]}],"mendeley":{"formattedCitation":"(Tulungen et al., 2022)","plainTextFormattedCitation":"(Tulungen et al., 2022)","previouslyFormattedCitation":"(Tulungen et al., 2022)"},"properties":{"noteIndex":0},"schema":"https://github.com/citation-style-language/schema/raw/master/csl-citation.json"}</w:instrText>
      </w:r>
      <w:r w:rsidR="00E2171D">
        <w:rPr>
          <w:rFonts w:eastAsiaTheme="minorHAnsi"/>
          <w:bCs/>
          <w:sz w:val="24"/>
          <w:szCs w:val="24"/>
        </w:rPr>
        <w:fldChar w:fldCharType="separate"/>
      </w:r>
      <w:r w:rsidR="00E2171D" w:rsidRPr="00E2171D">
        <w:rPr>
          <w:rFonts w:eastAsiaTheme="minorHAnsi"/>
          <w:bCs/>
          <w:noProof/>
          <w:sz w:val="24"/>
          <w:szCs w:val="24"/>
        </w:rPr>
        <w:t>(Tulungen et al., 2022)</w:t>
      </w:r>
      <w:r w:rsidR="00E2171D">
        <w:rPr>
          <w:rFonts w:eastAsiaTheme="minorHAnsi"/>
          <w:bCs/>
          <w:sz w:val="24"/>
          <w:szCs w:val="24"/>
        </w:rPr>
        <w:fldChar w:fldCharType="end"/>
      </w:r>
      <w:r w:rsidRPr="00063483">
        <w:rPr>
          <w:rFonts w:eastAsiaTheme="minorHAnsi"/>
          <w:bCs/>
          <w:sz w:val="24"/>
          <w:szCs w:val="24"/>
        </w:rPr>
        <w:t xml:space="preserve"> mentioned that "successful digital leaders are those who </w:t>
      </w:r>
      <w:r w:rsidR="003B399C">
        <w:rPr>
          <w:rFonts w:eastAsiaTheme="minorHAnsi"/>
          <w:bCs/>
          <w:sz w:val="24"/>
          <w:szCs w:val="24"/>
        </w:rPr>
        <w:t>can</w:t>
      </w:r>
      <w:r w:rsidRPr="00063483">
        <w:rPr>
          <w:rFonts w:eastAsiaTheme="minorHAnsi"/>
          <w:bCs/>
          <w:sz w:val="24"/>
          <w:szCs w:val="24"/>
        </w:rPr>
        <w:t xml:space="preserve"> bridge the gap between technology and people, creating an environment where technology can be optimally utilized to improve performance."</w:t>
      </w:r>
    </w:p>
    <w:p w14:paraId="51BA8704" w14:textId="45013B87" w:rsidR="00063483" w:rsidRPr="00063483" w:rsidRDefault="00063483" w:rsidP="00D1142B">
      <w:pPr>
        <w:ind w:firstLine="720"/>
        <w:jc w:val="both"/>
        <w:rPr>
          <w:rFonts w:eastAsiaTheme="minorHAnsi"/>
          <w:bCs/>
          <w:sz w:val="24"/>
          <w:szCs w:val="24"/>
        </w:rPr>
      </w:pPr>
      <w:r w:rsidRPr="00063483">
        <w:rPr>
          <w:rFonts w:eastAsiaTheme="minorHAnsi"/>
          <w:bCs/>
          <w:sz w:val="24"/>
          <w:szCs w:val="24"/>
        </w:rPr>
        <w:t>However, the implementation of digital leadership is not free from obstacles. One of the main obstacles is resistance to change, both at the individual and organizational levels</w:t>
      </w:r>
      <w:r w:rsidR="00E2171D">
        <w:rPr>
          <w:rFonts w:eastAsiaTheme="minorHAnsi"/>
          <w:bCs/>
          <w:sz w:val="24"/>
          <w:szCs w:val="24"/>
        </w:rPr>
        <w:t xml:space="preserve"> </w:t>
      </w:r>
      <w:r w:rsidR="00E2171D">
        <w:rPr>
          <w:rFonts w:eastAsiaTheme="minorHAnsi"/>
          <w:bCs/>
          <w:sz w:val="24"/>
          <w:szCs w:val="24"/>
        </w:rPr>
        <w:fldChar w:fldCharType="begin" w:fldLock="1"/>
      </w:r>
      <w:r w:rsidR="00E2171D">
        <w:rPr>
          <w:rFonts w:eastAsiaTheme="minorHAnsi"/>
          <w:bCs/>
          <w:sz w:val="24"/>
          <w:szCs w:val="24"/>
        </w:rPr>
        <w:instrText>ADDIN CSL_CITATION {"citationItems":[{"id":"ITEM-1","itemData":{"abstract":"ransformasi  digital  telah  menjadi  fenomena  yang  mendominasi  dalam  dunia  bisnis  saat  ini, mempengaruhi   berbagai   aspek   dari   operasi   organisasi.   Artikel   ini   membahas   dampak transformasi  digital  pada  organisasi,  dengan  fokus  pada  implementasi  teknologi  informasi. Melalui tinjauan literatur yang komprehensif, artikel ini mengeksplorasi bagaimana transformasi digital mempengaruhi efisiensi operasional, produktivitas, struktur organisasi, dan budaya kerja di  dalam  organisasi.Penelitian  ini  juga  membahas  tantangan  utama  yang  dihadapi  organisasi dalam  proses  transformasi  digital,  serta  strategi  yang  efektif  untuk  mengatasinya.  Dengan demikian, artikel ini tidak hanya memberikan wawasan tentang transformasi digital, tetapi  juga memberikan panduan praktis bagi organisasi  yang ingin mengadopsi teknologi informasi untuk meningkatkan kinerja dan keberhasilan mereka.","author":[{"dropping-particle":"","family":"Norliani","given":"","non-dropping-particle":"","parse-names":false,"suffix":""},{"dropping-particle":"","family":"Sari","given":"Mike Nurmalia","non-dropping-particle":"","parse-names":false,"suffix":""},{"dropping-particle":"","family":"Safarudin","given":"Muhamad Sigid","non-dropping-particle":"","parse-names":false,"suffix":""},{"dropping-particle":"","family":"Jaya","given":"Rahmat","non-dropping-particle":"","parse-names":false,"suffix":""},{"dropping-particle":"","family":"Baharuddin","given":"","non-dropping-particle":"","parse-names":false,"suffix":""},{"dropping-particle":"","family":"Nugraha","given":"Aat Ruchiat","non-dropping-particle":"","parse-names":false,"suffix":""}],"container-title":"JurnalReviewPendidikandanPengajaran","id":"ITEM-1","issue":"3","issued":{"date-parts":[["2024"]]},"page":"10779-10787","title":"Transformasi Digital dan Dampaknya pada Organisasi : Tinjauan Terhadap Implementasi Teknologi Informatika","type":"article-journal","volume":"7"},"uris":["http://www.mendeley.com/documents/?uuid=2ecc1d3d-1856-474a-8cca-492537cb0b07"]}],"mendeley":{"formattedCitation":"(Norliani et al., 2024)","plainTextFormattedCitation":"(Norliani et al., 2024)","previouslyFormattedCitation":"(Norliani et al., 2024)"},"properties":{"noteIndex":0},"schema":"https://github.com/citation-style-language/schema/raw/master/csl-citation.json"}</w:instrText>
      </w:r>
      <w:r w:rsidR="00E2171D">
        <w:rPr>
          <w:rFonts w:eastAsiaTheme="minorHAnsi"/>
          <w:bCs/>
          <w:sz w:val="24"/>
          <w:szCs w:val="24"/>
        </w:rPr>
        <w:fldChar w:fldCharType="separate"/>
      </w:r>
      <w:r w:rsidR="00E2171D" w:rsidRPr="00E2171D">
        <w:rPr>
          <w:rFonts w:eastAsiaTheme="minorHAnsi"/>
          <w:bCs/>
          <w:noProof/>
          <w:sz w:val="24"/>
          <w:szCs w:val="24"/>
        </w:rPr>
        <w:t>(Norliani et al., 2024)</w:t>
      </w:r>
      <w:r w:rsidR="00E2171D">
        <w:rPr>
          <w:rFonts w:eastAsiaTheme="minorHAnsi"/>
          <w:bCs/>
          <w:sz w:val="24"/>
          <w:szCs w:val="24"/>
        </w:rPr>
        <w:fldChar w:fldCharType="end"/>
      </w:r>
      <w:r w:rsidRPr="00063483">
        <w:rPr>
          <w:rFonts w:eastAsiaTheme="minorHAnsi"/>
          <w:bCs/>
          <w:sz w:val="24"/>
          <w:szCs w:val="24"/>
        </w:rPr>
        <w:t xml:space="preserve">. Many employees are uncomfortable with digital transformation because they have to abandon old ways of working and learn to use new technologies. In addition, the digital skills gap is a significant challenge, especially among traditional leaders who do not yet have a deep understanding of technology </w:t>
      </w:r>
      <w:r w:rsidR="00E2171D">
        <w:rPr>
          <w:rFonts w:eastAsiaTheme="minorHAnsi"/>
          <w:bCs/>
          <w:sz w:val="24"/>
          <w:szCs w:val="24"/>
        </w:rPr>
        <w:fldChar w:fldCharType="begin" w:fldLock="1"/>
      </w:r>
      <w:r w:rsidR="002564C1">
        <w:rPr>
          <w:rFonts w:eastAsiaTheme="minorHAnsi"/>
          <w:bCs/>
          <w:sz w:val="24"/>
          <w:szCs w:val="24"/>
        </w:rPr>
        <w:instrText>ADDIN CSL_CITATION {"citationItems":[{"id":"ITEM-1","itemData":{"DOI":"10.17933/iptekkom.24.2.2022.187-200","ISSN":"1410-3346","abstract":"The digital divide is a crucial issue in developing countries. Indonesia needs to find elite solutions to solve the issue. By looking at the speedy development of telecommunications and the cheapening of information technology, especially the internet, the expectation is to lower the digital gap problems. By this time,  the digital divide discoursing is mostly associated with the availability of access and infrastructure, even though good digital capabilities are a prerequisite for digital equality. This study aims to observe how the conditions of the digital divide in Indonesia and the way to solve it presented by the government or individuals to overcome the digital divide. Using the descriptive qualitative method in this research is to illustrate the restrictions of the digital divide between provinces and regions in Indonesia and what solutions have been taken to address the digital divide in Indonesia. This study concludes that the enlargement of internet access in Indonesia has not been linear with the digital competency of its people. It includes motivation to be more productive using the internet, get useful information and use it for productive activities that can improve the economy.","author":[{"dropping-particle":"","family":"Jayanthi","given":"Ria","non-dropping-particle":"","parse-names":false,"suffix":""},{"dropping-particle":"","family":"Dinaseviani","given":"Anggini","non-dropping-particle":"","parse-names":false,"suffix":""}],"container-title":"JURNAL IPTEKKOM Jurnal Ilmu Pengetahuan &amp; Teknologi Informasi","id":"ITEM-1","issue":"2","issued":{"date-parts":[["2022"]]},"page":"187-200","title":"Kesenjangan Digital dan Solusi yang Diterapkan di Indonesia Selama Pandemi COVID-19","type":"article-journal","volume":"24"},"uris":["http://www.mendeley.com/documents/?uuid=583c4bf6-9c35-47f8-a396-44193db28bbb"]}],"mendeley":{"formattedCitation":"(Jayanthi &amp; Dinaseviani, 2022)","plainTextFormattedCitation":"(Jayanthi &amp; Dinaseviani, 2022)","previouslyFormattedCitation":"(Jayanthi &amp; Dinaseviani, 2022)"},"properties":{"noteIndex":0},"schema":"https://github.com/citation-style-language/schema/raw/master/csl-citation.json"}</w:instrText>
      </w:r>
      <w:r w:rsidR="00E2171D">
        <w:rPr>
          <w:rFonts w:eastAsiaTheme="minorHAnsi"/>
          <w:bCs/>
          <w:sz w:val="24"/>
          <w:szCs w:val="24"/>
        </w:rPr>
        <w:fldChar w:fldCharType="separate"/>
      </w:r>
      <w:r w:rsidR="00E2171D" w:rsidRPr="00E2171D">
        <w:rPr>
          <w:rFonts w:eastAsiaTheme="minorHAnsi"/>
          <w:bCs/>
          <w:noProof/>
          <w:sz w:val="24"/>
          <w:szCs w:val="24"/>
        </w:rPr>
        <w:t>(Jayanthi &amp; Dinaseviani, 2022)</w:t>
      </w:r>
      <w:r w:rsidR="00E2171D">
        <w:rPr>
          <w:rFonts w:eastAsiaTheme="minorHAnsi"/>
          <w:bCs/>
          <w:sz w:val="24"/>
          <w:szCs w:val="24"/>
        </w:rPr>
        <w:fldChar w:fldCharType="end"/>
      </w:r>
      <w:r w:rsidRPr="00063483">
        <w:rPr>
          <w:rFonts w:eastAsiaTheme="minorHAnsi"/>
          <w:bCs/>
          <w:sz w:val="24"/>
          <w:szCs w:val="24"/>
        </w:rPr>
        <w:t xml:space="preserve">. Nonetheless, digital leadership provides great opportunities for organizations to improve their efficiency, innovation, and competitiveness. By leveraging technology strategically, leaders can create relevant solutions for modern business challenges, such as improving customer experience, optimizing operational processes, and accelerating decision-making. Therefore, digital leadership is not only a necessity but also the key to creating a resilient and sustainable organization in the digital age. </w:t>
      </w:r>
    </w:p>
    <w:p w14:paraId="7BDA7EBD" w14:textId="1858BAF4" w:rsidR="00063483" w:rsidRPr="00063483" w:rsidRDefault="00063483" w:rsidP="00D1142B">
      <w:pPr>
        <w:ind w:firstLine="720"/>
        <w:jc w:val="both"/>
        <w:rPr>
          <w:rFonts w:eastAsiaTheme="minorHAnsi"/>
          <w:bCs/>
          <w:sz w:val="24"/>
          <w:szCs w:val="24"/>
        </w:rPr>
      </w:pPr>
      <w:r w:rsidRPr="00063483">
        <w:rPr>
          <w:rFonts w:eastAsiaTheme="minorHAnsi"/>
          <w:bCs/>
          <w:sz w:val="24"/>
          <w:szCs w:val="24"/>
        </w:rPr>
        <w:lastRenderedPageBreak/>
        <w:t xml:space="preserve">This approach demands a profound change in the way leaders view technology, organizational culture, and their mindset. In this research, digital leadership will be explored as a modern leadership approach that </w:t>
      </w:r>
      <w:r w:rsidR="003B399C">
        <w:rPr>
          <w:rFonts w:eastAsiaTheme="minorHAnsi"/>
          <w:bCs/>
          <w:sz w:val="24"/>
          <w:szCs w:val="24"/>
        </w:rPr>
        <w:t>can</w:t>
      </w:r>
      <w:r w:rsidRPr="00063483">
        <w:rPr>
          <w:rFonts w:eastAsiaTheme="minorHAnsi"/>
          <w:bCs/>
          <w:sz w:val="24"/>
          <w:szCs w:val="24"/>
        </w:rPr>
        <w:t xml:space="preserve"> manage the complexities of the digital era, overcome challenges, and take advantage of opportunities to create sustainable value for the organization. As asserted by Bawany in </w:t>
      </w:r>
      <w:r w:rsidR="002564C1">
        <w:rPr>
          <w:rFonts w:eastAsiaTheme="minorHAnsi"/>
          <w:bCs/>
          <w:sz w:val="24"/>
          <w:szCs w:val="24"/>
        </w:rPr>
        <w:fldChar w:fldCharType="begin" w:fldLock="1"/>
      </w:r>
      <w:r w:rsidR="002564C1">
        <w:rPr>
          <w:rFonts w:eastAsiaTheme="minorHAnsi"/>
          <w:bCs/>
          <w:sz w:val="24"/>
          <w:szCs w:val="24"/>
        </w:rPr>
        <w:instrText>ADDIN CSL_CITATION {"citationItems":[{"id":"ITEM-1","itemData":{"ISBN":"9786238230266","author":[{"dropping-particle":"","family":"Ferinia","given":"Rolyana","non-dropping-particle":"","parse-names":false,"suffix":""}],"edition":"1","editor":[{"dropping-particle":"","family":"Figur","given":"Elan","non-dropping-particle":"","parse-names":false,"suffix":""}],"id":"ITEM-1","issued":{"date-parts":[["2022"]]},"number-of-pages":"277","publisher":"Pustaka Aksara","publisher-place":"Surabaya","title":"Kepemimpinan digital di era industri 4.0","type":"book"},"uris":["http://www.mendeley.com/documents/?uuid=00aac3b6-9a47-4cda-baa3-64093ca401c0"]}],"mendeley":{"formattedCitation":"(Ferinia, 2022)","plainTextFormattedCitation":"(Ferinia, 2022)","previouslyFormattedCitation":"(Ferinia, 2022)"},"properties":{"noteIndex":0},"schema":"https://github.com/citation-style-language/schema/raw/master/csl-citation.json"}</w:instrText>
      </w:r>
      <w:r w:rsidR="002564C1">
        <w:rPr>
          <w:rFonts w:eastAsiaTheme="minorHAnsi"/>
          <w:bCs/>
          <w:sz w:val="24"/>
          <w:szCs w:val="24"/>
        </w:rPr>
        <w:fldChar w:fldCharType="separate"/>
      </w:r>
      <w:r w:rsidR="002564C1" w:rsidRPr="002564C1">
        <w:rPr>
          <w:rFonts w:eastAsiaTheme="minorHAnsi"/>
          <w:bCs/>
          <w:noProof/>
          <w:sz w:val="24"/>
          <w:szCs w:val="24"/>
        </w:rPr>
        <w:t>(Ferinia, 2022)</w:t>
      </w:r>
      <w:r w:rsidR="002564C1">
        <w:rPr>
          <w:rFonts w:eastAsiaTheme="minorHAnsi"/>
          <w:bCs/>
          <w:sz w:val="24"/>
          <w:szCs w:val="24"/>
        </w:rPr>
        <w:fldChar w:fldCharType="end"/>
      </w:r>
      <w:r w:rsidR="002564C1" w:rsidRPr="00063483">
        <w:rPr>
          <w:rFonts w:eastAsiaTheme="minorHAnsi"/>
          <w:bCs/>
          <w:sz w:val="24"/>
          <w:szCs w:val="24"/>
        </w:rPr>
        <w:t xml:space="preserve"> </w:t>
      </w:r>
      <w:r w:rsidRPr="00063483">
        <w:rPr>
          <w:rFonts w:eastAsiaTheme="minorHAnsi"/>
          <w:bCs/>
          <w:sz w:val="24"/>
          <w:szCs w:val="24"/>
        </w:rPr>
        <w:t>"</w:t>
      </w:r>
      <w:r w:rsidR="003B399C">
        <w:rPr>
          <w:rFonts w:eastAsiaTheme="minorHAnsi"/>
          <w:bCs/>
          <w:sz w:val="24"/>
          <w:szCs w:val="24"/>
        </w:rPr>
        <w:t>The</w:t>
      </w:r>
      <w:r w:rsidRPr="00063483">
        <w:rPr>
          <w:rFonts w:eastAsiaTheme="minorHAnsi"/>
          <w:bCs/>
          <w:sz w:val="24"/>
          <w:szCs w:val="24"/>
        </w:rPr>
        <w:t xml:space="preserve"> future of organizations depends on the ability of leaders to adopt digital leadership strategies that not only focus on technology but also human empowerment."</w:t>
      </w:r>
    </w:p>
    <w:p w14:paraId="35AFFB64" w14:textId="77777777" w:rsidR="001C61F9" w:rsidRPr="00063483" w:rsidRDefault="001C61F9" w:rsidP="001C61F9">
      <w:pPr>
        <w:jc w:val="both"/>
        <w:rPr>
          <w:rFonts w:eastAsiaTheme="minorHAnsi" w:cstheme="minorBidi"/>
          <w:bCs/>
          <w:sz w:val="24"/>
          <w:szCs w:val="24"/>
        </w:rPr>
      </w:pPr>
    </w:p>
    <w:p w14:paraId="6A51E694" w14:textId="23872B02" w:rsidR="00636C67" w:rsidRPr="00E43FDB" w:rsidRDefault="00DA7110" w:rsidP="001C61F9">
      <w:pPr>
        <w:jc w:val="both"/>
        <w:rPr>
          <w:b/>
          <w:sz w:val="28"/>
          <w:szCs w:val="28"/>
        </w:rPr>
      </w:pPr>
      <w:r w:rsidRPr="00E43FDB">
        <w:rPr>
          <w:b/>
          <w:sz w:val="28"/>
          <w:szCs w:val="28"/>
        </w:rPr>
        <w:t>Met</w:t>
      </w:r>
      <w:r w:rsidR="001C61F9">
        <w:rPr>
          <w:b/>
          <w:sz w:val="28"/>
          <w:szCs w:val="28"/>
        </w:rPr>
        <w:t>hodology</w:t>
      </w:r>
      <w:r w:rsidR="00636C67" w:rsidRPr="00E43FDB">
        <w:rPr>
          <w:b/>
          <w:sz w:val="28"/>
          <w:szCs w:val="28"/>
        </w:rPr>
        <w:t xml:space="preserve"> </w:t>
      </w:r>
    </w:p>
    <w:p w14:paraId="174CC7D9" w14:textId="3556B370" w:rsidR="00636C67" w:rsidRDefault="00D1142B" w:rsidP="00636C67">
      <w:pPr>
        <w:ind w:firstLine="567"/>
        <w:contextualSpacing/>
        <w:jc w:val="both"/>
        <w:rPr>
          <w:color w:val="000000"/>
          <w:sz w:val="24"/>
          <w:szCs w:val="24"/>
        </w:rPr>
      </w:pPr>
      <w:r w:rsidRPr="00D1142B">
        <w:rPr>
          <w:color w:val="000000"/>
          <w:sz w:val="24"/>
          <w:szCs w:val="24"/>
        </w:rPr>
        <w:t xml:space="preserve">This research uses a literature review approach to examine the concept of digital leadership in the context of organizational transformation in the digital era. </w:t>
      </w:r>
      <w:r w:rsidR="003B399C">
        <w:rPr>
          <w:color w:val="000000"/>
          <w:sz w:val="24"/>
          <w:szCs w:val="24"/>
        </w:rPr>
        <w:t>The literature</w:t>
      </w:r>
      <w:r w:rsidRPr="00D1142B">
        <w:rPr>
          <w:color w:val="000000"/>
          <w:sz w:val="24"/>
          <w:szCs w:val="24"/>
        </w:rPr>
        <w:t xml:space="preserve"> review is a research method that relies on collecting, analyzing, and synthesizing relevant sources of information to gain a deep understanding of the topic under study. </w:t>
      </w:r>
      <w:r w:rsidR="002564C1">
        <w:rPr>
          <w:color w:val="000000"/>
          <w:sz w:val="24"/>
          <w:szCs w:val="24"/>
        </w:rPr>
        <w:fldChar w:fldCharType="begin" w:fldLock="1"/>
      </w:r>
      <w:r w:rsidR="00903FA0">
        <w:rPr>
          <w:color w:val="000000"/>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stuti","given":"Adhi","non-dropping-particle":"","parse-names":false,"suffix":""},{"dropping-particle":"","family":"Khoiron","given":"Ahmad Mustamil","non-dropping-particle":"","parse-names":false,"suffix":""}],"container-title":"Lembaga Pendidikan Sukarno Pressindo","edition":"1","editor":[{"dropping-particle":"","family":"Anis","given":"","non-dropping-particle":"","parse-names":false,"suffix":""}],"id":"ITEM-1","issue":"1","issued":{"date-parts":[["2019"]]},"number-of-pages":"161","publisher":"Lembaga Pendidikan Sukarno Pressindo","publisher-place":"Semarang","title":"Metode Penelitian Kualitatif","type":"book","volume":"11"},"uris":["http://www.mendeley.com/documents/?uuid=9b5af0b3-7e15-488c-83b0-2f5ded7b9494"]}],"mendeley":{"formattedCitation":"(Kusumastuti &amp; Khoiron, 2019)","plainTextFormattedCitation":"(Kusumastuti &amp; Khoiron, 2019)","previouslyFormattedCitation":"(Kusumastuti &amp; Khoiron, 2019)"},"properties":{"noteIndex":0},"schema":"https://github.com/citation-style-language/schema/raw/master/csl-citation.json"}</w:instrText>
      </w:r>
      <w:r w:rsidR="002564C1">
        <w:rPr>
          <w:color w:val="000000"/>
          <w:sz w:val="24"/>
          <w:szCs w:val="24"/>
        </w:rPr>
        <w:fldChar w:fldCharType="separate"/>
      </w:r>
      <w:r w:rsidR="002564C1" w:rsidRPr="002564C1">
        <w:rPr>
          <w:noProof/>
          <w:color w:val="000000"/>
          <w:sz w:val="24"/>
          <w:szCs w:val="24"/>
        </w:rPr>
        <w:t>(Kusumastuti &amp; Khoiron, 2019)</w:t>
      </w:r>
      <w:r w:rsidR="002564C1">
        <w:rPr>
          <w:color w:val="000000"/>
          <w:sz w:val="24"/>
          <w:szCs w:val="24"/>
        </w:rPr>
        <w:fldChar w:fldCharType="end"/>
      </w:r>
      <w:r w:rsidRPr="00D1142B">
        <w:rPr>
          <w:color w:val="000000"/>
          <w:sz w:val="24"/>
          <w:szCs w:val="24"/>
        </w:rPr>
        <w:t>. This approach is useful for building a theoretical foundation, identifying existing knowledge gaps, and providing an overview of trends and best practices in digital leadership. The selection of literature sources is an important first step in a literature review. For this research, the selected sources include scientific journal articles, books, industry reports, and publications from leading thinkers that discuss topics related to digital leadership and digital transformation in organizations. The data collection process in this study was conducted by searching and identifying literature relevant to the topic of study.</w:t>
      </w:r>
    </w:p>
    <w:p w14:paraId="0967599B" w14:textId="77777777" w:rsidR="00D1142B" w:rsidRPr="00D1142B" w:rsidRDefault="00D1142B" w:rsidP="00636C67">
      <w:pPr>
        <w:ind w:firstLine="567"/>
        <w:contextualSpacing/>
        <w:jc w:val="both"/>
        <w:rPr>
          <w:b/>
          <w:sz w:val="28"/>
          <w:szCs w:val="28"/>
          <w:lang w:val="id"/>
        </w:rPr>
      </w:pPr>
    </w:p>
    <w:p w14:paraId="4EFC4A36" w14:textId="7E2B1841" w:rsidR="008D2463" w:rsidRDefault="001C61F9" w:rsidP="008D2463">
      <w:pPr>
        <w:contextualSpacing/>
        <w:jc w:val="both"/>
        <w:rPr>
          <w:b/>
          <w:sz w:val="28"/>
          <w:szCs w:val="28"/>
        </w:rPr>
      </w:pPr>
      <w:r>
        <w:rPr>
          <w:b/>
          <w:sz w:val="28"/>
          <w:szCs w:val="28"/>
        </w:rPr>
        <w:t>Result</w:t>
      </w:r>
      <w:r w:rsidR="00636C67">
        <w:rPr>
          <w:b/>
          <w:sz w:val="28"/>
          <w:szCs w:val="28"/>
        </w:rPr>
        <w:t xml:space="preserve"> </w:t>
      </w:r>
      <w:r>
        <w:rPr>
          <w:b/>
          <w:sz w:val="28"/>
          <w:szCs w:val="28"/>
        </w:rPr>
        <w:t>and</w:t>
      </w:r>
      <w:r w:rsidR="00636C67">
        <w:rPr>
          <w:b/>
          <w:sz w:val="28"/>
          <w:szCs w:val="28"/>
        </w:rPr>
        <w:t xml:space="preserve"> </w:t>
      </w:r>
      <w:r>
        <w:rPr>
          <w:b/>
          <w:sz w:val="28"/>
          <w:szCs w:val="28"/>
        </w:rPr>
        <w:t>Discussion</w:t>
      </w:r>
    </w:p>
    <w:p w14:paraId="30EA892B" w14:textId="77777777" w:rsidR="00754159" w:rsidRPr="00754159" w:rsidRDefault="00754159" w:rsidP="00BA03FC">
      <w:pPr>
        <w:widowControl/>
        <w:adjustRightInd w:val="0"/>
        <w:spacing w:line="259" w:lineRule="atLeast"/>
        <w:jc w:val="both"/>
        <w:rPr>
          <w:rFonts w:eastAsiaTheme="minorHAnsi"/>
          <w:b/>
          <w:bCs/>
          <w:sz w:val="24"/>
          <w:szCs w:val="24"/>
          <w:lang w:val="id"/>
        </w:rPr>
      </w:pPr>
      <w:r w:rsidRPr="00754159">
        <w:rPr>
          <w:rFonts w:eastAsiaTheme="minorHAnsi"/>
          <w:b/>
          <w:bCs/>
          <w:sz w:val="24"/>
          <w:szCs w:val="24"/>
          <w:lang w:val="id"/>
        </w:rPr>
        <w:t xml:space="preserve">Definition of Digital Leadership </w:t>
      </w:r>
    </w:p>
    <w:p w14:paraId="309D03B9" w14:textId="68598712"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Digital leadership is a modern leadership concept that developed in response to the fundamental changes brought about by advances in digital technology in various sectors of life, including in organizations and businesses. The definition of digital leadership is not </w:t>
      </w:r>
      <w:r w:rsidR="00FB14DC">
        <w:rPr>
          <w:rFonts w:eastAsiaTheme="minorHAnsi"/>
          <w:sz w:val="24"/>
          <w:szCs w:val="24"/>
          <w:lang w:val="id"/>
        </w:rPr>
        <w:t>limited only</w:t>
      </w:r>
      <w:r w:rsidRPr="00754159">
        <w:rPr>
          <w:rFonts w:eastAsiaTheme="minorHAnsi"/>
          <w:sz w:val="24"/>
          <w:szCs w:val="24"/>
          <w:lang w:val="id"/>
        </w:rPr>
        <w:t xml:space="preserve"> to the technical ability to use technology, but more broadly includes the ability to lead technology-driven change, create innovation, and build an organizational culture that is adaptive to digital dynamics. Westerman et al. define digital leadership as the ability of leaders to leverage digital technology as a strategic tool to transform organizations, create new ways of working, and increase the value generated by the organization</w:t>
      </w:r>
      <w:r w:rsidR="00903FA0">
        <w:rPr>
          <w:rFonts w:eastAsiaTheme="minorHAnsi"/>
          <w:sz w:val="24"/>
          <w:szCs w:val="24"/>
        </w:rPr>
        <w:t xml:space="preserve"> </w:t>
      </w:r>
      <w:r w:rsidR="00903FA0">
        <w:rPr>
          <w:rFonts w:eastAsiaTheme="minorHAnsi"/>
          <w:sz w:val="24"/>
          <w:szCs w:val="24"/>
        </w:rPr>
        <w:fldChar w:fldCharType="begin" w:fldLock="1"/>
      </w:r>
      <w:r w:rsidR="00903FA0">
        <w:rPr>
          <w:rFonts w:eastAsiaTheme="minorHAnsi"/>
          <w:sz w:val="24"/>
          <w:szCs w:val="24"/>
        </w:rPr>
        <w:instrText>ADDIN CSL_CITATION {"citationItems":[{"id":"ITEM-1","itemData":{"author":[{"dropping-particle":"","family":"Kosasih","given":"Achmad","non-dropping-particle":"","parse-names":false,"suffix":""},{"dropping-particle":"","family":"Aditya","given":"Toddy","non-dropping-particle":"","parse-names":false,"suffix":""}],"id":"ITEM-1","issue":"1","issued":{"date-parts":[["2024"]]},"page":"639-652","title":"Digital Leadership dalam Digital Governance untuk Pelayanan Publik Digital di Kota Tangerang","type":"article-journal","volume":"5"},"uris":["http://www.mendeley.com/documents/?uuid=1912b428-979e-4c48-97fb-966ee95073bb"]}],"mendeley":{"formattedCitation":"(Kosasih &amp; Aditya, 2024)","plainTextFormattedCitation":"(Kosasih &amp; Aditya, 2024)","previouslyFormattedCitation":"(Kosasih &amp; Aditya, 2024)"},"properties":{"noteIndex":0},"schema":"https://github.com/citation-style-language/schema/raw/master/csl-citation.json"}</w:instrText>
      </w:r>
      <w:r w:rsidR="00903FA0">
        <w:rPr>
          <w:rFonts w:eastAsiaTheme="minorHAnsi"/>
          <w:sz w:val="24"/>
          <w:szCs w:val="24"/>
        </w:rPr>
        <w:fldChar w:fldCharType="separate"/>
      </w:r>
      <w:r w:rsidR="00903FA0" w:rsidRPr="00903FA0">
        <w:rPr>
          <w:rFonts w:eastAsiaTheme="minorHAnsi"/>
          <w:noProof/>
          <w:sz w:val="24"/>
          <w:szCs w:val="24"/>
        </w:rPr>
        <w:t>(Kosasih &amp; Aditya, 2024)</w:t>
      </w:r>
      <w:r w:rsidR="00903FA0">
        <w:rPr>
          <w:rFonts w:eastAsiaTheme="minorHAnsi"/>
          <w:sz w:val="24"/>
          <w:szCs w:val="24"/>
        </w:rPr>
        <w:fldChar w:fldCharType="end"/>
      </w:r>
      <w:r w:rsidR="00903FA0">
        <w:rPr>
          <w:rFonts w:eastAsiaTheme="minorHAnsi"/>
          <w:sz w:val="24"/>
          <w:szCs w:val="24"/>
        </w:rPr>
        <w:t xml:space="preserve">. </w:t>
      </w:r>
      <w:r w:rsidRPr="00754159">
        <w:rPr>
          <w:rFonts w:eastAsiaTheme="minorHAnsi"/>
          <w:sz w:val="24"/>
          <w:szCs w:val="24"/>
          <w:lang w:val="id"/>
        </w:rPr>
        <w:t xml:space="preserve">In other words, digital leadership focuses not only on the technology itself but also </w:t>
      </w:r>
      <w:r w:rsidR="003B399C">
        <w:rPr>
          <w:rFonts w:eastAsiaTheme="minorHAnsi"/>
          <w:sz w:val="24"/>
          <w:szCs w:val="24"/>
          <w:lang w:val="id"/>
        </w:rPr>
        <w:t xml:space="preserve">on </w:t>
      </w:r>
      <w:r w:rsidRPr="00754159">
        <w:rPr>
          <w:rFonts w:eastAsiaTheme="minorHAnsi"/>
          <w:sz w:val="24"/>
          <w:szCs w:val="24"/>
          <w:lang w:val="id"/>
        </w:rPr>
        <w:t>how the technology is used to achieve greater goals.</w:t>
      </w:r>
    </w:p>
    <w:p w14:paraId="12A4A687" w14:textId="21B34038"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Digital leadership also emphasizes the leader's role in designing a future-oriented strategic vision. This vision includes how digital technology can be integrated </w:t>
      </w:r>
      <w:r w:rsidR="003B399C">
        <w:rPr>
          <w:rFonts w:eastAsiaTheme="minorHAnsi"/>
          <w:sz w:val="24"/>
          <w:szCs w:val="24"/>
          <w:lang w:val="id"/>
        </w:rPr>
        <w:t>into</w:t>
      </w:r>
      <w:r w:rsidRPr="00754159">
        <w:rPr>
          <w:rFonts w:eastAsiaTheme="minorHAnsi"/>
          <w:sz w:val="24"/>
          <w:szCs w:val="24"/>
          <w:lang w:val="id"/>
        </w:rPr>
        <w:t xml:space="preserve"> business strategies, operating models, and interactions with customers. Kane et al. </w:t>
      </w:r>
      <w:r w:rsidR="00903FA0">
        <w:rPr>
          <w:rFonts w:eastAsiaTheme="minorHAnsi"/>
          <w:sz w:val="24"/>
          <w:szCs w:val="24"/>
        </w:rPr>
        <w:fldChar w:fldCharType="begin" w:fldLock="1"/>
      </w:r>
      <w:r w:rsidR="00903FA0">
        <w:rPr>
          <w:rFonts w:eastAsiaTheme="minorHAnsi"/>
          <w:sz w:val="24"/>
          <w:szCs w:val="24"/>
        </w:rPr>
        <w:instrText>ADDIN CSL_CITATION {"citationItems":[{"id":"ITEM-1","itemData":{"abstract":"Digital transformation has become an integral component of the business world in the rapidly advancing digital age. Organizations must employ digital technologies effectively in order to remain relevant and competitive in the global marketplace. Digital leadership is crucial for managing change and influencing employee performance and business success as a whole. Utilizing digital technologies to lead, manage, and influence employees and business processes constitutes digital leadership. Digital leaders promote innovation, collaboration, and information accessibility. Digital leadership can increase efficiency, productivity, and innovation in the workplace by adopting the appropriate digital technologies. Digital leadership also contributes to the success of a business by facilitating change management, promoting digital transformation, and making sound decisions. Research indicates that digital leadership facilitates improved employee performance, the development of digital skills, and the achievement of business objectives. In an ever-changing digital era, digital leadership is not only the leader's responsibility, but also a shared responsibility.","author":[{"dropping-particle":"","family":"Turyadi","given":"Ito","non-dropping-particle":"","parse-names":false,"suffix":""},{"dropping-particle":"","family":"Zulkifli","given":"","non-dropping-particle":"","parse-names":false,"suffix":""},{"dropping-particle":"","family":"Tawil","given":"Muhammad Risal","non-dropping-particle":"","parse-names":false,"suffix":""},{"dropping-particle":"","family":"Ali","given":"Helmi","non-dropping-particle":"","parse-names":false,"suffix":""},{"dropping-particle":"","family":"Abdurrahman","given":"Sadikin","non-dropping-particle":"","parse-names":false,"suffix":""}],"container-title":"Jurnal Ekonomi","id":"ITEM-1","issue":"02","issued":{"date-parts":[["2023"]]},"page":"1671-1677","title":"The role of digital leadership in organizations to improve employee performance and business success","type":"article-journal","volume":"12"},"uris":["http://www.mendeley.com/documents/?uuid=f694d9ab-0fc0-485e-b3ce-63b07fe9b479"]}],"mendeley":{"formattedCitation":"(Turyadi et al., 2023)","plainTextFormattedCitation":"(Turyadi et al., 2023)","previouslyFormattedCitation":"(Turyadi et al., 2023)"},"properties":{"noteIndex":0},"schema":"https://github.com/citation-style-language/schema/raw/master/csl-citation.json"}</w:instrText>
      </w:r>
      <w:r w:rsidR="00903FA0">
        <w:rPr>
          <w:rFonts w:eastAsiaTheme="minorHAnsi"/>
          <w:sz w:val="24"/>
          <w:szCs w:val="24"/>
        </w:rPr>
        <w:fldChar w:fldCharType="separate"/>
      </w:r>
      <w:r w:rsidR="00903FA0" w:rsidRPr="00903FA0">
        <w:rPr>
          <w:rFonts w:eastAsiaTheme="minorHAnsi"/>
          <w:noProof/>
          <w:sz w:val="24"/>
          <w:szCs w:val="24"/>
        </w:rPr>
        <w:t>(Turyadi et al., 2023)</w:t>
      </w:r>
      <w:r w:rsidR="00903FA0">
        <w:rPr>
          <w:rFonts w:eastAsiaTheme="minorHAnsi"/>
          <w:sz w:val="24"/>
          <w:szCs w:val="24"/>
        </w:rPr>
        <w:fldChar w:fldCharType="end"/>
      </w:r>
      <w:r w:rsidRPr="00754159">
        <w:rPr>
          <w:rFonts w:eastAsiaTheme="minorHAnsi"/>
          <w:sz w:val="24"/>
          <w:szCs w:val="24"/>
          <w:lang w:val="id"/>
        </w:rPr>
        <w:t xml:space="preserve"> stated that "digital leadership is not just about adopting technology but about reimagining how the organization operates and delivers value in a digital-first world." Digital leaders must be able to identify new opportunities created by technology, such as the use of big data for </w:t>
      </w:r>
      <w:r w:rsidR="003B399C">
        <w:rPr>
          <w:rFonts w:eastAsiaTheme="minorHAnsi"/>
          <w:sz w:val="24"/>
          <w:szCs w:val="24"/>
          <w:lang w:val="id"/>
        </w:rPr>
        <w:t>decision-making</w:t>
      </w:r>
      <w:r w:rsidRPr="00754159">
        <w:rPr>
          <w:rFonts w:eastAsiaTheme="minorHAnsi"/>
          <w:sz w:val="24"/>
          <w:szCs w:val="24"/>
          <w:lang w:val="id"/>
        </w:rPr>
        <w:t xml:space="preserve">, the implementation of artificial intelligence (AI) in business processes, and the adoption of the Internet of Things (IoT) to improve operational efficiency. In this case, digital leaders not only facilitate technology adoption but </w:t>
      </w:r>
      <w:r w:rsidRPr="00754159">
        <w:rPr>
          <w:rFonts w:eastAsiaTheme="minorHAnsi"/>
          <w:sz w:val="24"/>
          <w:szCs w:val="24"/>
          <w:lang w:val="id"/>
        </w:rPr>
        <w:lastRenderedPageBreak/>
        <w:t>also create a strategic roadmap that leads the organization towards digital transformation.</w:t>
      </w:r>
    </w:p>
    <w:p w14:paraId="5195461C" w14:textId="3ACEF82C"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One important aspect of the definition of digital leadership is the focus on managing change. Digital transformation often involves major changes in organizational structure, work processes</w:t>
      </w:r>
      <w:r w:rsidR="003B399C">
        <w:rPr>
          <w:rFonts w:eastAsiaTheme="minorHAnsi"/>
          <w:sz w:val="24"/>
          <w:szCs w:val="24"/>
          <w:lang w:val="id"/>
        </w:rPr>
        <w:t>,</w:t>
      </w:r>
      <w:r w:rsidRPr="00754159">
        <w:rPr>
          <w:rFonts w:eastAsiaTheme="minorHAnsi"/>
          <w:sz w:val="24"/>
          <w:szCs w:val="24"/>
          <w:lang w:val="id"/>
        </w:rPr>
        <w:t xml:space="preserve"> and work culture. Therefore, digital leaders must have the ability to lead organizations through this period of change. According to Kotter in </w:t>
      </w:r>
      <w:r w:rsidR="00903FA0">
        <w:rPr>
          <w:rFonts w:eastAsiaTheme="minorHAnsi"/>
          <w:sz w:val="24"/>
          <w:szCs w:val="24"/>
          <w:lang w:val="id"/>
        </w:rPr>
        <w:fldChar w:fldCharType="begin" w:fldLock="1"/>
      </w:r>
      <w:r w:rsidR="005E05A3">
        <w:rPr>
          <w:rFonts w:eastAsiaTheme="minorHAnsi"/>
          <w:sz w:val="24"/>
          <w:szCs w:val="24"/>
          <w:lang w:val="id"/>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903FA0">
        <w:rPr>
          <w:rFonts w:eastAsiaTheme="minorHAnsi"/>
          <w:sz w:val="24"/>
          <w:szCs w:val="24"/>
          <w:lang w:val="id"/>
        </w:rPr>
        <w:fldChar w:fldCharType="separate"/>
      </w:r>
      <w:r w:rsidR="00903FA0" w:rsidRPr="00903FA0">
        <w:rPr>
          <w:rFonts w:eastAsiaTheme="minorHAnsi"/>
          <w:noProof/>
          <w:sz w:val="24"/>
          <w:szCs w:val="24"/>
          <w:lang w:val="id"/>
        </w:rPr>
        <w:t>(Wulandari et al., 2023)</w:t>
      </w:r>
      <w:r w:rsidR="00903FA0">
        <w:rPr>
          <w:rFonts w:eastAsiaTheme="minorHAnsi"/>
          <w:sz w:val="24"/>
          <w:szCs w:val="24"/>
          <w:lang w:val="id"/>
        </w:rPr>
        <w:fldChar w:fldCharType="end"/>
      </w:r>
      <w:r w:rsidRPr="00754159">
        <w:rPr>
          <w:rFonts w:eastAsiaTheme="minorHAnsi"/>
          <w:sz w:val="24"/>
          <w:szCs w:val="24"/>
          <w:lang w:val="id"/>
        </w:rPr>
        <w:t xml:space="preserve">, the success of organizational transformation depends heavily on the leader's ability to create urgency, build a clear vision, and empower the team to implement the change. In the context of digital leadership, leaders not only act as technology executors but also as change agents who </w:t>
      </w:r>
      <w:r w:rsidR="003B399C">
        <w:rPr>
          <w:rFonts w:eastAsiaTheme="minorHAnsi"/>
          <w:sz w:val="24"/>
          <w:szCs w:val="24"/>
          <w:lang w:val="id"/>
        </w:rPr>
        <w:t>can</w:t>
      </w:r>
      <w:r w:rsidRPr="00754159">
        <w:rPr>
          <w:rFonts w:eastAsiaTheme="minorHAnsi"/>
          <w:sz w:val="24"/>
          <w:szCs w:val="24"/>
          <w:lang w:val="id"/>
        </w:rPr>
        <w:t xml:space="preserve"> manage resistance, increase employee engagement, and create a work environment that supports collaboration and innovation</w:t>
      </w:r>
      <w:r w:rsidR="005E05A3">
        <w:rPr>
          <w:rFonts w:eastAsiaTheme="minorHAnsi"/>
          <w:sz w:val="24"/>
          <w:szCs w:val="24"/>
        </w:rPr>
        <w:t xml:space="preserve"> </w:t>
      </w:r>
      <w:r w:rsidR="005E05A3">
        <w:rPr>
          <w:rFonts w:eastAsiaTheme="minorHAnsi"/>
          <w:sz w:val="24"/>
          <w:szCs w:val="24"/>
        </w:rPr>
        <w:fldChar w:fldCharType="begin" w:fldLock="1"/>
      </w:r>
      <w:r w:rsidR="005E05A3">
        <w:rPr>
          <w:rFonts w:eastAsiaTheme="minorHAnsi"/>
          <w:sz w:val="24"/>
          <w:szCs w:val="24"/>
        </w:rPr>
        <w:instrText>ADDIN CSL_CITATION {"citationItems":[{"id":"ITEM-1","itemData":{"ISBN":"97862334829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udi","given":"","non-dropping-particle":"","parse-names":false,"suffix":""},{"dropping-particle":"","family":"Marsudi","given":"Lestariningsih","non-dropping-particle":"","parse-names":false,"suffix":""},{"dropping-particle":"","family":"Ariyanto","given":"Aris","non-dropping-particle":"","parse-names":false,"suffix":""},{"dropping-particle":"","family":"Siagian","given":"Ade Onny","non-dropping-particle":"","parse-names":false,"suffix":""}],"id":"ITEM-1","issued":{"date-parts":[["2021"]]},"number-of-pages":"144","title":"Pengantar Manajemen Talenta","type":"book"},"uris":["http://www.mendeley.com/documents/?uuid=41543611-f973-499b-8ecf-20b11152c4c9"]}],"mendeley":{"formattedCitation":"(Haudi et al., 2021)","plainTextFormattedCitation":"(Haudi et al., 2021)","previouslyFormattedCitation":"(Haudi et al., 2021)"},"properties":{"noteIndex":0},"schema":"https://github.com/citation-style-language/schema/raw/master/csl-citation.json"}</w:instrText>
      </w:r>
      <w:r w:rsidR="005E05A3">
        <w:rPr>
          <w:rFonts w:eastAsiaTheme="minorHAnsi"/>
          <w:sz w:val="24"/>
          <w:szCs w:val="24"/>
        </w:rPr>
        <w:fldChar w:fldCharType="separate"/>
      </w:r>
      <w:r w:rsidR="005E05A3" w:rsidRPr="005E05A3">
        <w:rPr>
          <w:rFonts w:eastAsiaTheme="minorHAnsi"/>
          <w:noProof/>
          <w:sz w:val="24"/>
          <w:szCs w:val="24"/>
        </w:rPr>
        <w:t>(Haudi et al., 2021)</w:t>
      </w:r>
      <w:r w:rsidR="005E05A3">
        <w:rPr>
          <w:rFonts w:eastAsiaTheme="minorHAnsi"/>
          <w:sz w:val="24"/>
          <w:szCs w:val="24"/>
        </w:rPr>
        <w:fldChar w:fldCharType="end"/>
      </w:r>
      <w:r w:rsidRPr="00754159">
        <w:rPr>
          <w:rFonts w:eastAsiaTheme="minorHAnsi"/>
          <w:sz w:val="24"/>
          <w:szCs w:val="24"/>
          <w:lang w:val="id"/>
        </w:rPr>
        <w:t xml:space="preserve">. </w:t>
      </w:r>
    </w:p>
    <w:p w14:paraId="66AF7B6F" w14:textId="2F71ED2A"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Furthermore, digital leadership requires leaders to be competent in data-driven decision-making. Digital technologies have generated massive amounts of data that can be used to support strategic decisions. Digital leaders must be able to understand, analyze, and use this data to make faster, more informed decisions. McAfee and Brynjolfsson emphasize that organizations led by leaders who </w:t>
      </w:r>
      <w:r w:rsidR="003B399C">
        <w:rPr>
          <w:rFonts w:eastAsiaTheme="minorHAnsi"/>
          <w:sz w:val="24"/>
          <w:szCs w:val="24"/>
          <w:lang w:val="id"/>
        </w:rPr>
        <w:t>can</w:t>
      </w:r>
      <w:r w:rsidRPr="00754159">
        <w:rPr>
          <w:rFonts w:eastAsiaTheme="minorHAnsi"/>
          <w:sz w:val="24"/>
          <w:szCs w:val="24"/>
          <w:lang w:val="id"/>
        </w:rPr>
        <w:t xml:space="preserve"> make good use of data tend to be more competitive and innovative than those that still rely on traditional intuition</w:t>
      </w:r>
      <w:r w:rsidR="005E05A3">
        <w:rPr>
          <w:rFonts w:eastAsiaTheme="minorHAnsi"/>
          <w:sz w:val="24"/>
          <w:szCs w:val="24"/>
        </w:rPr>
        <w:t xml:space="preserve"> </w:t>
      </w:r>
      <w:r w:rsidR="005E05A3">
        <w:rPr>
          <w:rFonts w:eastAsiaTheme="minorHAnsi"/>
          <w:sz w:val="24"/>
          <w:szCs w:val="24"/>
        </w:rPr>
        <w:fldChar w:fldCharType="begin" w:fldLock="1"/>
      </w:r>
      <w:r w:rsidR="005E05A3">
        <w:rPr>
          <w:rFonts w:eastAsiaTheme="minorHAnsi"/>
          <w:sz w:val="24"/>
          <w:szCs w:val="24"/>
        </w:rPr>
        <w:instrText>ADDIN CSL_CITATION {"citationItems":[{"id":"ITEM-1","itemData":{"ISBN":"978-623-348-086-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nita","given":"Audia","non-dropping-particle":"","parse-names":false,"suffix":""}],"id":"ITEM-1","issued":{"date-parts":[["2021"]]},"number-of-pages":"37-60","title":"Leadership di Era Digital-Kepemimpinan Agile 4.0","type":"book"},"uris":["http://www.mendeley.com/documents/?uuid=0f142230-d359-4ac2-9d47-e68d9a6ddde6"]}],"mendeley":{"formattedCitation":"(Junita, 2021)","plainTextFormattedCitation":"(Junita, 2021)","previouslyFormattedCitation":"(Junita, 2021)"},"properties":{"noteIndex":0},"schema":"https://github.com/citation-style-language/schema/raw/master/csl-citation.json"}</w:instrText>
      </w:r>
      <w:r w:rsidR="005E05A3">
        <w:rPr>
          <w:rFonts w:eastAsiaTheme="minorHAnsi"/>
          <w:sz w:val="24"/>
          <w:szCs w:val="24"/>
        </w:rPr>
        <w:fldChar w:fldCharType="separate"/>
      </w:r>
      <w:r w:rsidR="005E05A3" w:rsidRPr="005E05A3">
        <w:rPr>
          <w:rFonts w:eastAsiaTheme="minorHAnsi"/>
          <w:noProof/>
          <w:sz w:val="24"/>
          <w:szCs w:val="24"/>
        </w:rPr>
        <w:t>(Junita, 2021)</w:t>
      </w:r>
      <w:r w:rsidR="005E05A3">
        <w:rPr>
          <w:rFonts w:eastAsiaTheme="minorHAnsi"/>
          <w:sz w:val="24"/>
          <w:szCs w:val="24"/>
        </w:rPr>
        <w:fldChar w:fldCharType="end"/>
      </w:r>
      <w:r w:rsidRPr="00754159">
        <w:rPr>
          <w:rFonts w:eastAsiaTheme="minorHAnsi"/>
          <w:sz w:val="24"/>
          <w:szCs w:val="24"/>
          <w:lang w:val="id"/>
        </w:rPr>
        <w:t>.</w:t>
      </w:r>
    </w:p>
    <w:p w14:paraId="0B7CFA8C" w14:textId="12CA43CB" w:rsidR="00893346" w:rsidRPr="00754159" w:rsidRDefault="00754159" w:rsidP="00754159">
      <w:pPr>
        <w:ind w:firstLine="720"/>
        <w:jc w:val="both"/>
        <w:rPr>
          <w:rFonts w:eastAsiaTheme="minorHAnsi"/>
          <w:sz w:val="24"/>
          <w:szCs w:val="24"/>
          <w:lang w:val="id"/>
        </w:rPr>
      </w:pPr>
      <w:r w:rsidRPr="00754159">
        <w:rPr>
          <w:rFonts w:eastAsiaTheme="minorHAnsi"/>
          <w:sz w:val="24"/>
          <w:szCs w:val="24"/>
          <w:lang w:val="id"/>
        </w:rPr>
        <w:t>In addition, digital leadership also includes aspects of team development and empowerment. Digital leaders must be able to recognize new skill needs in the digital era and provide training and development opportunities for employees. They must also create a work culture that supports innovation, experimentation</w:t>
      </w:r>
      <w:r w:rsidR="003B399C">
        <w:rPr>
          <w:rFonts w:eastAsiaTheme="minorHAnsi"/>
          <w:sz w:val="24"/>
          <w:szCs w:val="24"/>
          <w:lang w:val="id"/>
        </w:rPr>
        <w:t>,</w:t>
      </w:r>
      <w:r w:rsidRPr="00754159">
        <w:rPr>
          <w:rFonts w:eastAsiaTheme="minorHAnsi"/>
          <w:sz w:val="24"/>
          <w:szCs w:val="24"/>
          <w:lang w:val="id"/>
        </w:rPr>
        <w:t xml:space="preserve"> and continuous learning. In a digitally led organization, employees are encouraged to think creatively, work collaboratively, and adapt quickly to changes that occur. As explained by El Sawy et al. </w:t>
      </w:r>
      <w:r w:rsidR="005E05A3" w:rsidRPr="00754159">
        <w:rPr>
          <w:rFonts w:eastAsiaTheme="minorHAnsi"/>
          <w:sz w:val="24"/>
          <w:szCs w:val="24"/>
          <w:lang w:val="id"/>
        </w:rPr>
        <w:t>I</w:t>
      </w:r>
      <w:r w:rsidRPr="00754159">
        <w:rPr>
          <w:rFonts w:eastAsiaTheme="minorHAnsi"/>
          <w:sz w:val="24"/>
          <w:szCs w:val="24"/>
          <w:lang w:val="id"/>
        </w:rPr>
        <w:t>n</w:t>
      </w:r>
      <w:r w:rsidR="005E05A3">
        <w:rPr>
          <w:rFonts w:eastAsiaTheme="minorHAnsi"/>
          <w:sz w:val="24"/>
          <w:szCs w:val="24"/>
        </w:rPr>
        <w:t xml:space="preserve"> </w:t>
      </w:r>
      <w:r w:rsidR="005E05A3">
        <w:rPr>
          <w:rFonts w:eastAsiaTheme="minorHAnsi"/>
          <w:sz w:val="24"/>
          <w:szCs w:val="24"/>
        </w:rPr>
        <w:fldChar w:fldCharType="begin" w:fldLock="1"/>
      </w:r>
      <w:r w:rsidR="005E05A3">
        <w:rPr>
          <w:rFonts w:eastAsiaTheme="minorHAnsi"/>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5E05A3">
        <w:rPr>
          <w:rFonts w:eastAsiaTheme="minorHAnsi"/>
          <w:sz w:val="24"/>
          <w:szCs w:val="24"/>
        </w:rPr>
        <w:fldChar w:fldCharType="separate"/>
      </w:r>
      <w:r w:rsidR="005E05A3" w:rsidRPr="005E05A3">
        <w:rPr>
          <w:rFonts w:eastAsiaTheme="minorHAnsi"/>
          <w:noProof/>
          <w:sz w:val="24"/>
          <w:szCs w:val="24"/>
        </w:rPr>
        <w:t>(Dewi, 2024)</w:t>
      </w:r>
      <w:r w:rsidR="005E05A3">
        <w:rPr>
          <w:rFonts w:eastAsiaTheme="minorHAnsi"/>
          <w:sz w:val="24"/>
          <w:szCs w:val="24"/>
        </w:rPr>
        <w:fldChar w:fldCharType="end"/>
      </w:r>
      <w:r w:rsidRPr="00754159">
        <w:rPr>
          <w:rFonts w:eastAsiaTheme="minorHAnsi"/>
          <w:sz w:val="24"/>
          <w:szCs w:val="24"/>
          <w:lang w:val="id"/>
        </w:rPr>
        <w:t>, digital leaders have an important role in creating "an organizational culture that fosters collaboration, innovation, and continuous learning." Adaptability is another element that is part of the definition of digital leadership. Digital leaders must be able to adjust to rapid changes in the business and technology environment. The digital era is characterized by high uncertainty, where leaders need to have the flexibility to change strategies, make decisions in ambiguous situations, and stay focused on the long-term vision. Bennis and Nanus mentioned that adaptability is one of the main characteristics of successful leaders in the face of dynamic change</w:t>
      </w:r>
      <w:r w:rsidR="005E05A3">
        <w:rPr>
          <w:rFonts w:eastAsiaTheme="minorHAnsi"/>
          <w:sz w:val="24"/>
          <w:szCs w:val="24"/>
        </w:rPr>
        <w:t xml:space="preserve"> </w:t>
      </w:r>
      <w:r w:rsidR="005E05A3">
        <w:rPr>
          <w:rFonts w:eastAsiaTheme="minorHAnsi"/>
          <w:sz w:val="24"/>
          <w:szCs w:val="24"/>
        </w:rPr>
        <w:fldChar w:fldCharType="begin" w:fldLock="1"/>
      </w:r>
      <w:r w:rsidR="00CE6E57">
        <w:rPr>
          <w:rFonts w:eastAsiaTheme="minorHAnsi"/>
          <w:sz w:val="24"/>
          <w:szCs w:val="24"/>
        </w:rPr>
        <w:instrText>ADDIN CSL_CITATION {"citationItems":[{"id":"ITEM-1","itemData":{"DOI":"10.59031/jmsc.v1i3.168","ISSN":"2964-2043","abstract":"Adaptive leadership style is very instrumental regarding the problems and challenges that occur, these problems are both from external and internal factors.This study aims to determine the leadership style of Adaptive Leadership of a leader. This research methodology uses qualitative research, and the research method used is the literature study method. The data sources used in this research are books, scientific journals, articles and related documents relevant to the topic of Adaptive Leadership style of a leader. Data Selection Data selection is carried out using certain criteria to determine which sources are relevant and can be used as the basis for analysis in this literature study research. The results showed that the leadership style of Adaptive Leadership has a significant effect on good emotional intelligence, organizational justice, character and plays an important role in career development so as to create a conducive organizational atmosphere.\r  \r  ","author":[{"dropping-particle":"","family":"Eka Rachmawati","given":"","non-dropping-particle":"","parse-names":false,"suffix":""},{"dropping-particle":"","family":"Ade Rizaldi Hidayatullah","given":"","non-dropping-particle":"","parse-names":false,"suffix":""},{"dropping-particle":"","family":"Mochammad Isa Anshori","given":"","non-dropping-particle":"","parse-names":false,"suffix":""}],"container-title":"Jurnal of Management and Social Sciences","id":"ITEM-1","issue":"3","issued":{"date-parts":[["2023"]]},"page":"195-210","title":"Gaya Kepemimpinan Adaptive Leadership Seorang Pemimpin; Studi Literatur","type":"article-journal","volume":"1"},"uris":["http://www.mendeley.com/documents/?uuid=426ea04e-7ab3-4617-b80c-e2e25a2fe9b2"]}],"mendeley":{"formattedCitation":"(Eka Rachmawati et al., 2023)","plainTextFormattedCitation":"(Eka Rachmawati et al., 2023)","previouslyFormattedCitation":"(Eka Rachmawati et al., 2023)"},"properties":{"noteIndex":0},"schema":"https://github.com/citation-style-language/schema/raw/master/csl-citation.json"}</w:instrText>
      </w:r>
      <w:r w:rsidR="005E05A3">
        <w:rPr>
          <w:rFonts w:eastAsiaTheme="minorHAnsi"/>
          <w:sz w:val="24"/>
          <w:szCs w:val="24"/>
        </w:rPr>
        <w:fldChar w:fldCharType="separate"/>
      </w:r>
      <w:r w:rsidR="005E05A3" w:rsidRPr="005E05A3">
        <w:rPr>
          <w:rFonts w:eastAsiaTheme="minorHAnsi"/>
          <w:noProof/>
          <w:sz w:val="24"/>
          <w:szCs w:val="24"/>
        </w:rPr>
        <w:t>(Eka Rachmawati et al., 2023)</w:t>
      </w:r>
      <w:r w:rsidR="005E05A3">
        <w:rPr>
          <w:rFonts w:eastAsiaTheme="minorHAnsi"/>
          <w:sz w:val="24"/>
          <w:szCs w:val="24"/>
        </w:rPr>
        <w:fldChar w:fldCharType="end"/>
      </w:r>
      <w:r w:rsidRPr="00754159">
        <w:rPr>
          <w:rFonts w:eastAsiaTheme="minorHAnsi"/>
          <w:sz w:val="24"/>
          <w:szCs w:val="24"/>
          <w:lang w:val="id"/>
        </w:rPr>
        <w:t>. Digital leaders must have a strategic vision, skills in data-driven decision-making, the ability to manage change, and the ability to build and empower innovative and collaborative teams.</w:t>
      </w:r>
    </w:p>
    <w:p w14:paraId="0262E104" w14:textId="77777777" w:rsidR="00754159" w:rsidRPr="00754159" w:rsidRDefault="00754159" w:rsidP="00754159">
      <w:pPr>
        <w:ind w:left="720" w:firstLine="720"/>
        <w:jc w:val="both"/>
        <w:rPr>
          <w:rFonts w:eastAsiaTheme="minorHAnsi"/>
          <w:sz w:val="24"/>
          <w:szCs w:val="24"/>
          <w:lang w:val="id"/>
        </w:rPr>
      </w:pPr>
    </w:p>
    <w:p w14:paraId="0866F27A" w14:textId="77777777" w:rsidR="00754159" w:rsidRPr="00754159" w:rsidRDefault="00754159" w:rsidP="00BA03FC">
      <w:pPr>
        <w:widowControl/>
        <w:adjustRightInd w:val="0"/>
        <w:spacing w:line="259" w:lineRule="atLeast"/>
        <w:jc w:val="both"/>
        <w:rPr>
          <w:rFonts w:eastAsiaTheme="minorHAnsi"/>
          <w:b/>
          <w:bCs/>
          <w:sz w:val="24"/>
          <w:szCs w:val="24"/>
          <w:lang w:val="id"/>
        </w:rPr>
      </w:pPr>
      <w:r w:rsidRPr="00754159">
        <w:rPr>
          <w:rFonts w:eastAsiaTheme="minorHAnsi"/>
          <w:b/>
          <w:bCs/>
          <w:sz w:val="24"/>
          <w:szCs w:val="24"/>
          <w:lang w:val="id"/>
        </w:rPr>
        <w:t xml:space="preserve">Digital Leadership Key Competencies </w:t>
      </w:r>
    </w:p>
    <w:p w14:paraId="7070F06F" w14:textId="4CE2CA48"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Digital leadership is a modern leadership approach that demands a set of key competencies to support organizations in facing the challenges of the digital age. These competencies include a variety of technical, strategic, and interpersonal abilities needed to make the most of digital technology opportunities while managing change in the organization</w:t>
      </w:r>
      <w:r w:rsidR="00CE6E57">
        <w:rPr>
          <w:rFonts w:eastAsiaTheme="minorHAnsi"/>
          <w:sz w:val="24"/>
          <w:szCs w:val="24"/>
        </w:rPr>
        <w:t xml:space="preserve"> </w:t>
      </w:r>
      <w:r w:rsidR="00CE6E57">
        <w:rPr>
          <w:rFonts w:eastAsiaTheme="minorHAnsi"/>
          <w:sz w:val="24"/>
          <w:szCs w:val="24"/>
        </w:rPr>
        <w:fldChar w:fldCharType="begin" w:fldLock="1"/>
      </w:r>
      <w:r w:rsidR="00CE6E57">
        <w:rPr>
          <w:rFonts w:eastAsiaTheme="minorHAnsi"/>
          <w:sz w:val="24"/>
          <w:szCs w:val="24"/>
        </w:rPr>
        <w:instrText>ADDIN CSL_CITATION {"citationItems":[{"id":"ITEM-1","itemData":{"ISBN":"978-623-8598-90-8","author":[{"dropping-particle":"","family":"Rachmad","given":"Yoesoep","non-dropping-particle":"","parse-names":false,"suffix":""},{"dropping-particle":"","family":"Indrayani","given":"Novi","non-dropping-particle":"","parse-names":false,"suffix":""},{"dropping-particle":"","family":"Harto","given":"Budi","non-dropping-particle":"","parse-names":false,"suffix":""},{"dropping-particle":"","family":"Judijanto","given":"Loso","non-dropping-particle":"","parse-names":false,"suffix":""},{"dropping-particle":"","family":"Rukmana","given":"Arief","non-dropping-particle":"","parse-names":false,"suffix":""},{"dropping-particle":"","family":"Rahmawati","given":"Nur","non-dropping-particle":"","parse-names":false,"suffix":""},{"dropping-particle":"","family":"Ambulani","given":"Nur","non-dropping-particle":"","parse-names":false,"suffix":""},{"dropping-particle":"","family":"Saktisyahputra","given":"","non-dropping-particle":"","parse-names":false,"suffix":""}],"id":"ITEM-1","issued":{"date-parts":[["2024","5","19"]]},"title":"DIGITAL TECHNOLOGY MANAGEMENT (Penggunaan Teknologi dalam Mengelola Manajemen yang Berdaya Saing)","type":"book"},"uris":["http://www.mendeley.com/documents/?uuid=2f83b799-3f72-4ed1-b4cf-a4b634c4c9f9"]}],"mendeley":{"formattedCitation":"(Rachmad et al., 2024)","plainTextFormattedCitation":"(Rachmad et al., 2024)","previouslyFormattedCitation":"(Rachmad et al., 2024)"},"properties":{"noteIndex":0},"schema":"https://github.com/citation-style-language/schema/raw/master/csl-citation.json"}</w:instrText>
      </w:r>
      <w:r w:rsidR="00CE6E57">
        <w:rPr>
          <w:rFonts w:eastAsiaTheme="minorHAnsi"/>
          <w:sz w:val="24"/>
          <w:szCs w:val="24"/>
        </w:rPr>
        <w:fldChar w:fldCharType="separate"/>
      </w:r>
      <w:r w:rsidR="00CE6E57" w:rsidRPr="00CE6E57">
        <w:rPr>
          <w:rFonts w:eastAsiaTheme="minorHAnsi"/>
          <w:noProof/>
          <w:sz w:val="24"/>
          <w:szCs w:val="24"/>
        </w:rPr>
        <w:t>(Rachmad et al., 2024)</w:t>
      </w:r>
      <w:r w:rsidR="00CE6E57">
        <w:rPr>
          <w:rFonts w:eastAsiaTheme="minorHAnsi"/>
          <w:sz w:val="24"/>
          <w:szCs w:val="24"/>
        </w:rPr>
        <w:fldChar w:fldCharType="end"/>
      </w:r>
      <w:r w:rsidRPr="00754159">
        <w:rPr>
          <w:rFonts w:eastAsiaTheme="minorHAnsi"/>
          <w:sz w:val="24"/>
          <w:szCs w:val="24"/>
          <w:lang w:val="id"/>
        </w:rPr>
        <w:t>. Without these competencies, a leader will have difficulty navigating the organization through a complex and uncertain digital transformation.</w:t>
      </w:r>
    </w:p>
    <w:p w14:paraId="37C4C26B" w14:textId="1EE5CF55"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The first competency that a digital leader should have is a deep understanding of digital technologies and how they can be strategically applied in </w:t>
      </w:r>
      <w:r w:rsidRPr="00754159">
        <w:rPr>
          <w:rFonts w:eastAsiaTheme="minorHAnsi"/>
          <w:sz w:val="24"/>
          <w:szCs w:val="24"/>
          <w:lang w:val="id"/>
        </w:rPr>
        <w:lastRenderedPageBreak/>
        <w:t xml:space="preserve">organizations. Digital leaders do not need to be technical experts, but they should be able to understand technologies such as artificial intelligence (AI), big data, blockchain, and the Internet of Things (IoT). The ability to identify relevant technologies, evaluate their benefits, and integrate them into business strategy is crucial. As stated by Westerman et al. </w:t>
      </w:r>
      <w:r w:rsidR="00CE6E57">
        <w:rPr>
          <w:rFonts w:eastAsiaTheme="minorHAnsi"/>
          <w:sz w:val="24"/>
          <w:szCs w:val="24"/>
        </w:rPr>
        <w:fldChar w:fldCharType="begin" w:fldLock="1"/>
      </w:r>
      <w:r w:rsidR="00CE6E57">
        <w:rPr>
          <w:rFonts w:eastAsiaTheme="minorHAnsi"/>
          <w:sz w:val="24"/>
          <w:szCs w:val="24"/>
        </w:rPr>
        <w:instrText>ADDIN CSL_CITATION {"citationItems":[{"id":"ITEM-1","itemData":{"DOI":"10.31445/jskm.2021.3780","ISSN":"1978-5003","abstract":"… Tuntutan masyarakat akan pelayanan publik yang cepat, transparan, dan … kualitas pelayanannya. Berbagai upaya pemerintah dalam hal pelayanan publik antara lain pelayanan …","author":[{"dropping-particle":"","family":"Cahyarini","given":"Farida Dwi","non-dropping-particle":"","parse-names":false,"suffix":""}],"container-title":"Jurnal Studi Komunikasi dan Media","id":"ITEM-1","issue":"1","issued":{"date-parts":[["2021"]]},"page":"47","title":"Implementasi Digital Leadership dalam Pengembangan Kompetensi Digital pada Pelayanan Publik","type":"article-journal","volume":"25"},"uris":["http://www.mendeley.com/documents/?uuid=433d7368-19f5-4180-be19-87a778a79ea8"]}],"mendeley":{"formattedCitation":"(Cahyarini, 2021)","plainTextFormattedCitation":"(Cahyarini, 2021)","previouslyFormattedCitation":"(Cahyarini, 2021)"},"properties":{"noteIndex":0},"schema":"https://github.com/citation-style-language/schema/raw/master/csl-citation.json"}</w:instrText>
      </w:r>
      <w:r w:rsidR="00CE6E57">
        <w:rPr>
          <w:rFonts w:eastAsiaTheme="minorHAnsi"/>
          <w:sz w:val="24"/>
          <w:szCs w:val="24"/>
        </w:rPr>
        <w:fldChar w:fldCharType="separate"/>
      </w:r>
      <w:r w:rsidR="00CE6E57" w:rsidRPr="00CE6E57">
        <w:rPr>
          <w:rFonts w:eastAsiaTheme="minorHAnsi"/>
          <w:noProof/>
          <w:sz w:val="24"/>
          <w:szCs w:val="24"/>
        </w:rPr>
        <w:t>(Cahyarini, 2021)</w:t>
      </w:r>
      <w:r w:rsidR="00CE6E57">
        <w:rPr>
          <w:rFonts w:eastAsiaTheme="minorHAnsi"/>
          <w:sz w:val="24"/>
          <w:szCs w:val="24"/>
        </w:rPr>
        <w:fldChar w:fldCharType="end"/>
      </w:r>
      <w:r w:rsidRPr="00754159">
        <w:rPr>
          <w:rFonts w:eastAsiaTheme="minorHAnsi"/>
          <w:sz w:val="24"/>
          <w:szCs w:val="24"/>
          <w:lang w:val="id"/>
        </w:rPr>
        <w:t xml:space="preserve"> that digital leaders must be able to "see technology as a tool to support strategic innovation and drive change, not just for operational efficiency." Digital leaders must have a clear strategic vision of how technology can be leveraged to achieve the organization's long-term goals. This competency involves the ability to design and direct digital transformation strategies that focus not only on technology adoption but also on changing business models, operational processes, and customer experiences. Kane et al. state that "a strong digital vision enables leaders to guide organizations through the challenges of digital transformation, by integrating technology into all aspects of business strategy" </w:t>
      </w:r>
      <w:r w:rsidR="00CE6E57">
        <w:rPr>
          <w:rFonts w:eastAsiaTheme="minorHAnsi"/>
          <w:sz w:val="24"/>
          <w:szCs w:val="24"/>
          <w:lang w:val="id"/>
        </w:rPr>
        <w:fldChar w:fldCharType="begin" w:fldLock="1"/>
      </w:r>
      <w:r w:rsidR="001B1FCA">
        <w:rPr>
          <w:rFonts w:eastAsiaTheme="minorHAnsi"/>
          <w:sz w:val="24"/>
          <w:szCs w:val="24"/>
          <w:lang w:val="id"/>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CE6E57">
        <w:rPr>
          <w:rFonts w:eastAsiaTheme="minorHAnsi"/>
          <w:sz w:val="24"/>
          <w:szCs w:val="24"/>
          <w:lang w:val="id"/>
        </w:rPr>
        <w:fldChar w:fldCharType="separate"/>
      </w:r>
      <w:r w:rsidR="00CE6E57" w:rsidRPr="00CE6E57">
        <w:rPr>
          <w:rFonts w:eastAsiaTheme="minorHAnsi"/>
          <w:noProof/>
          <w:sz w:val="24"/>
          <w:szCs w:val="24"/>
          <w:lang w:val="id"/>
        </w:rPr>
        <w:t>(Wulandari et al., 2023)</w:t>
      </w:r>
      <w:r w:rsidR="00CE6E57">
        <w:rPr>
          <w:rFonts w:eastAsiaTheme="minorHAnsi"/>
          <w:sz w:val="24"/>
          <w:szCs w:val="24"/>
          <w:lang w:val="id"/>
        </w:rPr>
        <w:fldChar w:fldCharType="end"/>
      </w:r>
      <w:r w:rsidRPr="00754159">
        <w:rPr>
          <w:rFonts w:eastAsiaTheme="minorHAnsi"/>
          <w:sz w:val="24"/>
          <w:szCs w:val="24"/>
          <w:lang w:val="id"/>
        </w:rPr>
        <w:t>. This vision must also be accompanied by effective communication so that all stakeholders, including employees, understand the direction of the transformation.</w:t>
      </w:r>
    </w:p>
    <w:p w14:paraId="12635286" w14:textId="0CD54383"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Digital transformation often presents challenges in the form of resistance to change, both from individuals and the organization as a whole. Therefore, the ability to manage change is a critical competency that digital leaders must possess. They must be able to recognize resistance, overcome it with effective strategies, and create an organizational culture that supports innovation and flexibility. Digital leaders must also be able to build trust and motivate teams to support ongoing transformation. As explained by Kotter in his theory of change management, success in organizational transformation depends heavily on the leader's ability to create urgency, build a clear vision, and empower the team to achieve common goals</w:t>
      </w:r>
      <w:r w:rsidR="001B1FCA">
        <w:rPr>
          <w:rFonts w:eastAsiaTheme="minorHAnsi"/>
          <w:sz w:val="24"/>
          <w:szCs w:val="24"/>
        </w:rPr>
        <w:t xml:space="preserve"> </w:t>
      </w:r>
      <w:r w:rsidR="001B1FCA">
        <w:rPr>
          <w:rFonts w:eastAsiaTheme="minorHAnsi"/>
          <w:sz w:val="24"/>
          <w:szCs w:val="24"/>
        </w:rPr>
        <w:fldChar w:fldCharType="begin" w:fldLock="1"/>
      </w:r>
      <w:r w:rsidR="001B1FCA">
        <w:rPr>
          <w:rFonts w:eastAsiaTheme="minorHAnsi"/>
          <w:sz w:val="24"/>
          <w:szCs w:val="24"/>
        </w:rPr>
        <w:instrText>ADDIN CSL_CITATION {"citationItems":[{"id":"ITEM-1","itemData":{"abstract":"Tulisan yang sederhana ini akan membahas tentang konsep kepemimpinan transformasional yang merupakan gaya kepemipinan yang dapat mengubah visi misi menjadi aksi, mentransformasikan individu agar mau berubah ke arah peningkatan kualitas diri. Di dalam pelaksanaannya ada beberapa faktor yang mempengaruhinya yaitu idealiazed influence, inspirational motivation, individual consideration, and intelektual stimulation.Tujuan penulisan untuk menjelaskan secara konprehenshif tentang konsep kepemimpinan, gaya kepemimpinan transformasional, dan karakteristik kepemimpinan transformasional.","author":[{"dropping-particle":"","family":"Shalahuddin","given":"","non-dropping-particle":"","parse-names":false,"suffix":""}],"container-title":"Media Neliti","id":"ITEM-1","issue":"2","issued":{"date-parts":[["2020"]]},"page":"171-188","title":"Karakteristik Kepemimpinan Transformasional","type":"article-journal","volume":"1"},"uris":["http://www.mendeley.com/documents/?uuid=8faa0932-7634-4525-9bc4-27a8b981c4c8"]}],"mendeley":{"formattedCitation":"(Shalahuddin, 2020)","plainTextFormattedCitation":"(Shalahuddin, 2020)","previouslyFormattedCitation":"(Shalahuddin, 2020)"},"properties":{"noteIndex":0},"schema":"https://github.com/citation-style-language/schema/raw/master/csl-citation.json"}</w:instrText>
      </w:r>
      <w:r w:rsidR="001B1FCA">
        <w:rPr>
          <w:rFonts w:eastAsiaTheme="minorHAnsi"/>
          <w:sz w:val="24"/>
          <w:szCs w:val="24"/>
        </w:rPr>
        <w:fldChar w:fldCharType="separate"/>
      </w:r>
      <w:r w:rsidR="001B1FCA" w:rsidRPr="001B1FCA">
        <w:rPr>
          <w:rFonts w:eastAsiaTheme="minorHAnsi"/>
          <w:noProof/>
          <w:sz w:val="24"/>
          <w:szCs w:val="24"/>
        </w:rPr>
        <w:t>(Shalahuddin, 2020)</w:t>
      </w:r>
      <w:r w:rsidR="001B1FCA">
        <w:rPr>
          <w:rFonts w:eastAsiaTheme="minorHAnsi"/>
          <w:sz w:val="24"/>
          <w:szCs w:val="24"/>
        </w:rPr>
        <w:fldChar w:fldCharType="end"/>
      </w:r>
      <w:r w:rsidRPr="00754159">
        <w:rPr>
          <w:rFonts w:eastAsiaTheme="minorHAnsi"/>
          <w:sz w:val="24"/>
          <w:szCs w:val="24"/>
          <w:lang w:val="id"/>
        </w:rPr>
        <w:t xml:space="preserve">. The digital era is characterized by an abundance of data that can be used to support strategic </w:t>
      </w:r>
      <w:r w:rsidR="003B399C">
        <w:rPr>
          <w:rFonts w:eastAsiaTheme="minorHAnsi"/>
          <w:sz w:val="24"/>
          <w:szCs w:val="24"/>
          <w:lang w:val="id"/>
        </w:rPr>
        <w:t>decision-making</w:t>
      </w:r>
      <w:r w:rsidRPr="00754159">
        <w:rPr>
          <w:rFonts w:eastAsiaTheme="minorHAnsi"/>
          <w:sz w:val="24"/>
          <w:szCs w:val="24"/>
          <w:lang w:val="id"/>
        </w:rPr>
        <w:t>. Digital leaders must have competence in understanding data, analyzing the information obtained, and using the results of the analysis to make faster and more precise decisions. This data-driven decision-making helps organizations identify new opportunities, optimize processes, and mitigate risks. According to McAfee and Brynjolfsson, organizations led by a data-driven approach have a greater chance of excelling than competitors who still rely on intuition or experience alone</w:t>
      </w:r>
      <w:r w:rsidR="001B1FCA">
        <w:rPr>
          <w:rFonts w:eastAsiaTheme="minorHAnsi"/>
          <w:sz w:val="24"/>
          <w:szCs w:val="24"/>
        </w:rPr>
        <w:t xml:space="preserve"> </w:t>
      </w:r>
      <w:r w:rsidR="001B1FCA">
        <w:rPr>
          <w:rFonts w:eastAsiaTheme="minorHAnsi"/>
          <w:sz w:val="24"/>
          <w:szCs w:val="24"/>
        </w:rPr>
        <w:fldChar w:fldCharType="begin" w:fldLock="1"/>
      </w:r>
      <w:r w:rsidR="001B1FCA">
        <w:rPr>
          <w:rFonts w:eastAsiaTheme="minorHAnsi"/>
          <w:sz w:val="24"/>
          <w:szCs w:val="24"/>
        </w:rPr>
        <w:instrText>ADDIN CSL_CITATION {"citationItems":[{"id":"ITEM-1","itemData":{"ISBN":"978-623-348-086-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nita","given":"Audia","non-dropping-particle":"","parse-names":false,"suffix":""}],"id":"ITEM-1","issued":{"date-parts":[["2021"]]},"number-of-pages":"37-60","title":"Leadership di Era Digital-Kepemimpinan Agile 4.0","type":"book"},"uris":["http://www.mendeley.com/documents/?uuid=0f142230-d359-4ac2-9d47-e68d9a6ddde6"]}],"mendeley":{"formattedCitation":"(Junita, 2021)","plainTextFormattedCitation":"(Junita, 2021)","previouslyFormattedCitation":"(Junita, 2021)"},"properties":{"noteIndex":0},"schema":"https://github.com/citation-style-language/schema/raw/master/csl-citation.json"}</w:instrText>
      </w:r>
      <w:r w:rsidR="001B1FCA">
        <w:rPr>
          <w:rFonts w:eastAsiaTheme="minorHAnsi"/>
          <w:sz w:val="24"/>
          <w:szCs w:val="24"/>
        </w:rPr>
        <w:fldChar w:fldCharType="separate"/>
      </w:r>
      <w:r w:rsidR="001B1FCA" w:rsidRPr="001B1FCA">
        <w:rPr>
          <w:rFonts w:eastAsiaTheme="minorHAnsi"/>
          <w:noProof/>
          <w:sz w:val="24"/>
          <w:szCs w:val="24"/>
        </w:rPr>
        <w:t>(Junita, 2021)</w:t>
      </w:r>
      <w:r w:rsidR="001B1FCA">
        <w:rPr>
          <w:rFonts w:eastAsiaTheme="minorHAnsi"/>
          <w:sz w:val="24"/>
          <w:szCs w:val="24"/>
        </w:rPr>
        <w:fldChar w:fldCharType="end"/>
      </w:r>
      <w:r w:rsidRPr="00754159">
        <w:rPr>
          <w:rFonts w:eastAsiaTheme="minorHAnsi"/>
          <w:sz w:val="24"/>
          <w:szCs w:val="24"/>
          <w:lang w:val="id"/>
        </w:rPr>
        <w:t>.</w:t>
      </w:r>
    </w:p>
    <w:p w14:paraId="07619562" w14:textId="5EEBF6D0"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Digital leaders must be able to create an organizational culture that supports innovation, experimentation</w:t>
      </w:r>
      <w:r w:rsidR="003B399C">
        <w:rPr>
          <w:rFonts w:eastAsiaTheme="minorHAnsi"/>
          <w:sz w:val="24"/>
          <w:szCs w:val="24"/>
          <w:lang w:val="id"/>
        </w:rPr>
        <w:t>,</w:t>
      </w:r>
      <w:r w:rsidRPr="00754159">
        <w:rPr>
          <w:rFonts w:eastAsiaTheme="minorHAnsi"/>
          <w:sz w:val="24"/>
          <w:szCs w:val="24"/>
          <w:lang w:val="id"/>
        </w:rPr>
        <w:t xml:space="preserve"> and collaboration. This competency includes the ability to build a work environment that allows team members to share ideas, try new approaches, and learn from failure. In the context of digital leadership, innovation is not just the responsibility of certain individuals but is part of the entire organization. El Sawy et al. state that "digital leaders must create a collaborative work ecosystem, where new ideas can emerge, be tested, and implemented effectively." </w:t>
      </w:r>
      <w:r w:rsidR="001B1FCA">
        <w:rPr>
          <w:rFonts w:eastAsiaTheme="minorHAnsi"/>
          <w:sz w:val="24"/>
          <w:szCs w:val="24"/>
          <w:lang w:val="id"/>
        </w:rPr>
        <w:fldChar w:fldCharType="begin" w:fldLock="1"/>
      </w:r>
      <w:r w:rsidR="001B1FCA">
        <w:rPr>
          <w:rFonts w:eastAsiaTheme="minorHAnsi"/>
          <w:sz w:val="24"/>
          <w:szCs w:val="24"/>
          <w:lang w:val="id"/>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1B1FCA">
        <w:rPr>
          <w:rFonts w:eastAsiaTheme="minorHAnsi"/>
          <w:sz w:val="24"/>
          <w:szCs w:val="24"/>
          <w:lang w:val="id"/>
        </w:rPr>
        <w:fldChar w:fldCharType="separate"/>
      </w:r>
      <w:r w:rsidR="001B1FCA" w:rsidRPr="001B1FCA">
        <w:rPr>
          <w:rFonts w:eastAsiaTheme="minorHAnsi"/>
          <w:noProof/>
          <w:sz w:val="24"/>
          <w:szCs w:val="24"/>
          <w:lang w:val="id"/>
        </w:rPr>
        <w:t>(Dewi, 2024)</w:t>
      </w:r>
      <w:r w:rsidR="001B1FCA">
        <w:rPr>
          <w:rFonts w:eastAsiaTheme="minorHAnsi"/>
          <w:sz w:val="24"/>
          <w:szCs w:val="24"/>
          <w:lang w:val="id"/>
        </w:rPr>
        <w:fldChar w:fldCharType="end"/>
      </w:r>
      <w:r w:rsidRPr="00754159">
        <w:rPr>
          <w:rFonts w:eastAsiaTheme="minorHAnsi"/>
          <w:sz w:val="24"/>
          <w:szCs w:val="24"/>
          <w:lang w:val="id"/>
        </w:rPr>
        <w:t>. Another key competency in digital leadership is the ability to empower teams with relevant skills in the digital era. Digital leaders must be able to identify employee development needs and provide training that supports the mastery of new technologies</w:t>
      </w:r>
      <w:r w:rsidR="001B1FCA">
        <w:rPr>
          <w:rFonts w:eastAsiaTheme="minorHAnsi"/>
          <w:sz w:val="24"/>
          <w:szCs w:val="24"/>
        </w:rPr>
        <w:t xml:space="preserve"> </w:t>
      </w:r>
      <w:r w:rsidR="001B1FCA">
        <w:rPr>
          <w:rFonts w:eastAsiaTheme="minorHAnsi"/>
          <w:sz w:val="24"/>
          <w:szCs w:val="24"/>
        </w:rPr>
        <w:fldChar w:fldCharType="begin" w:fldLock="1"/>
      </w:r>
      <w:r w:rsidR="005034C5">
        <w:rPr>
          <w:rFonts w:eastAsiaTheme="minorHAnsi"/>
          <w:sz w:val="24"/>
          <w:szCs w:val="24"/>
        </w:rPr>
        <w:instrText>ADDIN CSL_CITATION {"citationItems":[{"id":"ITEM-1","itemData":{"abstract":"ΕΙΣ ΤΟΝ ΑΙΩΝΑ","author":[{"dropping-particle":"","family":"Melliasari","given":"Hesti","non-dropping-particle":"","parse-names":false,"suffix":""},{"dropping-particle":"","family":"Dwiyono","given":"Isa","non-dropping-particle":"","parse-names":false,"suffix":""},{"dropping-particle":"","family":"Purwadhi","given":"","non-dropping-particle":"","parse-names":false,"suffix":""},{"dropping-particle":"","family":"Widjaya","given":"Yani Restiani","non-dropping-particle":"","parse-names":false,"suffix":""}],"container-title":"Journal Syintax Idea","id":"ITEM-1","issue":"1","issued":{"date-parts":[["2024"]]},"page":"37-48","title":"DIGITAL LEADERSHIP SKILL DAN PERANANNYA BAGI KEPEMIMPINAN INSTITUSI PELAYANAN KESEHATAN DI ERA DIGITAL","type":"article-journal","volume":"15"},"uris":["http://www.mendeley.com/documents/?uuid=e7b21204-0595-4f7c-819c-512cf4724e0c"]}],"mendeley":{"formattedCitation":"(Melliasari et al., 2024)","plainTextFormattedCitation":"(Melliasari et al., 2024)","previouslyFormattedCitation":"(Melliasari et al., 2024)"},"properties":{"noteIndex":0},"schema":"https://github.com/citation-style-language/schema/raw/master/csl-citation.json"}</w:instrText>
      </w:r>
      <w:r w:rsidR="001B1FCA">
        <w:rPr>
          <w:rFonts w:eastAsiaTheme="minorHAnsi"/>
          <w:sz w:val="24"/>
          <w:szCs w:val="24"/>
        </w:rPr>
        <w:fldChar w:fldCharType="separate"/>
      </w:r>
      <w:r w:rsidR="001B1FCA" w:rsidRPr="001B1FCA">
        <w:rPr>
          <w:rFonts w:eastAsiaTheme="minorHAnsi"/>
          <w:noProof/>
          <w:sz w:val="24"/>
          <w:szCs w:val="24"/>
        </w:rPr>
        <w:t>(Melliasari et al., 2024)</w:t>
      </w:r>
      <w:r w:rsidR="001B1FCA">
        <w:rPr>
          <w:rFonts w:eastAsiaTheme="minorHAnsi"/>
          <w:sz w:val="24"/>
          <w:szCs w:val="24"/>
        </w:rPr>
        <w:fldChar w:fldCharType="end"/>
      </w:r>
      <w:r w:rsidRPr="00754159">
        <w:rPr>
          <w:rFonts w:eastAsiaTheme="minorHAnsi"/>
          <w:sz w:val="24"/>
          <w:szCs w:val="24"/>
          <w:lang w:val="id"/>
        </w:rPr>
        <w:t>. They must also create opportunities for employees to contribute to the organization's innovation and transformation process. By empowering teams, leaders not only ensure the success of digital transformation but also create a workforce that is more adaptive and ready to face future challenges.</w:t>
      </w:r>
    </w:p>
    <w:p w14:paraId="45AC74A4" w14:textId="609E9EF4"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lastRenderedPageBreak/>
        <w:t xml:space="preserve">The digital age is characterized by rapid change and high complexity. Digital leaders must have the adaptability to adapt their strategies and </w:t>
      </w:r>
      <w:r w:rsidR="00EB531C">
        <w:rPr>
          <w:rFonts w:eastAsiaTheme="minorHAnsi"/>
          <w:sz w:val="24"/>
          <w:szCs w:val="24"/>
          <w:lang w:val="id"/>
        </w:rPr>
        <w:t>approach</w:t>
      </w:r>
      <w:r w:rsidRPr="00754159">
        <w:rPr>
          <w:rFonts w:eastAsiaTheme="minorHAnsi"/>
          <w:sz w:val="24"/>
          <w:szCs w:val="24"/>
          <w:lang w:val="id"/>
        </w:rPr>
        <w:t xml:space="preserve"> to the changes taking place, as well as the resilience to deal with uncertainty. They must be able to lead the organization through challenging situations while staying focused on long-term goals. According to Bennis and Nanus, adaptability is one of the main characteristics of successful leaders, especially in a constantly changing environment</w:t>
      </w:r>
      <w:r w:rsidR="005034C5">
        <w:rPr>
          <w:rFonts w:eastAsiaTheme="minorHAnsi"/>
          <w:sz w:val="24"/>
          <w:szCs w:val="24"/>
        </w:rPr>
        <w:t xml:space="preserve"> </w:t>
      </w:r>
      <w:r w:rsidR="005034C5">
        <w:rPr>
          <w:rFonts w:eastAsiaTheme="minorHAnsi"/>
          <w:sz w:val="24"/>
          <w:szCs w:val="24"/>
        </w:rPr>
        <w:fldChar w:fldCharType="begin" w:fldLock="1"/>
      </w:r>
      <w:r w:rsidR="005034C5">
        <w:rPr>
          <w:rFonts w:eastAsiaTheme="minorHAnsi"/>
          <w:sz w:val="24"/>
          <w:szCs w:val="24"/>
        </w:rPr>
        <w:instrText>ADDIN CSL_CITATION {"citationItems":[{"id":"ITEM-1","itemData":{"abstract":"Employee adaptability skills are increasingly important in a rapidly changing business environment. A recent literature review reveals the evolution of employees' adaptability skills during the COVID-19 pandemic and efforts to strengthen them. Factors such as leadership, changes in the work environment, and organizational support influence changes in adaptability. Inclusive leadership, open communication and social support form key elements in this strategy. This article describes the development of employee adaptability skills in the context of external change, especially the COVID-19 pandemic. This article describes material for developing employee adaptability skills which includes understanding the concept of adaptability, adaptability development strategies, and the benefits for companies and employees. This material is designed to help employees develop their abilities to deal with change, increase resilience, manage stress and innovate. By investing time and resources in developing adaptability skills, organizations can increase their competitiveness and employees can achieve success in a dynamic work environment. The results of this literature review provide useful insights for organizations that wish to prioritize developing employee adaptability in response to increasingly complex business dynamics.","author":[{"dropping-particle":"","family":"Agustin","given":"Cindy Silvia","non-dropping-particle":"","parse-names":false,"suffix":""},{"dropping-particle":"","family":"Sari","given":"Tantria Desvi Vinata","non-dropping-particle":"","parse-names":false,"suffix":""},{"dropping-particle":"","family":"Aisyah","given":"Puteri","non-dropping-particle":"","parse-names":false,"suffix":""},{"dropping-particle":"","family":"Anshori","given":"M Isa","non-dropping-particle":"","parse-names":false,"suffix":""}],"container-title":"Jurnal Nuansa: Publikasi Ilmu Manajemen dan Ekonomi Syariah","id":"ITEM-1","issue":"4","issued":{"date-parts":[["2023"]]},"page":"119-140","title":"Pengembangan Keterampilan Adaptabilitas Karyawan","type":"article-journal","volume":"1"},"uris":["http://www.mendeley.com/documents/?uuid=7ab1197b-534f-4bc8-bd30-41de02f25ca6"]}],"mendeley":{"formattedCitation":"(Agustin et al., 2023)","plainTextFormattedCitation":"(Agustin et al., 2023)","previouslyFormattedCitation":"(Agustin et al., 2023)"},"properties":{"noteIndex":0},"schema":"https://github.com/citation-style-language/schema/raw/master/csl-citation.json"}</w:instrText>
      </w:r>
      <w:r w:rsidR="005034C5">
        <w:rPr>
          <w:rFonts w:eastAsiaTheme="minorHAnsi"/>
          <w:sz w:val="24"/>
          <w:szCs w:val="24"/>
        </w:rPr>
        <w:fldChar w:fldCharType="separate"/>
      </w:r>
      <w:r w:rsidR="005034C5" w:rsidRPr="005034C5">
        <w:rPr>
          <w:rFonts w:eastAsiaTheme="minorHAnsi"/>
          <w:noProof/>
          <w:sz w:val="24"/>
          <w:szCs w:val="24"/>
        </w:rPr>
        <w:t>(Agustin et al., 2023)</w:t>
      </w:r>
      <w:r w:rsidR="005034C5">
        <w:rPr>
          <w:rFonts w:eastAsiaTheme="minorHAnsi"/>
          <w:sz w:val="24"/>
          <w:szCs w:val="24"/>
        </w:rPr>
        <w:fldChar w:fldCharType="end"/>
      </w:r>
      <w:r w:rsidRPr="00754159">
        <w:rPr>
          <w:rFonts w:eastAsiaTheme="minorHAnsi"/>
          <w:sz w:val="24"/>
          <w:szCs w:val="24"/>
          <w:lang w:val="id"/>
        </w:rPr>
        <w:t xml:space="preserve">. Key digital leadership competencies include understanding technology, strategic vision, ability to manage change, data-driven </w:t>
      </w:r>
      <w:r w:rsidR="00EB531C">
        <w:rPr>
          <w:rFonts w:eastAsiaTheme="minorHAnsi"/>
          <w:sz w:val="24"/>
          <w:szCs w:val="24"/>
          <w:lang w:val="id"/>
        </w:rPr>
        <w:t>decision-making</w:t>
      </w:r>
      <w:r w:rsidRPr="00754159">
        <w:rPr>
          <w:rFonts w:eastAsiaTheme="minorHAnsi"/>
          <w:sz w:val="24"/>
          <w:szCs w:val="24"/>
          <w:lang w:val="id"/>
        </w:rPr>
        <w:t>, creating a culture of innovation, empowering teams, and adaptability. These competencies not only support leaders in leveraging technology effectively but also help organizations to survive and thrive in the digital age.</w:t>
      </w:r>
    </w:p>
    <w:p w14:paraId="54BFE7D6" w14:textId="77777777" w:rsidR="00754159" w:rsidRPr="00754159" w:rsidRDefault="00754159" w:rsidP="00754159">
      <w:pPr>
        <w:widowControl/>
        <w:adjustRightInd w:val="0"/>
        <w:spacing w:line="259" w:lineRule="atLeast"/>
        <w:ind w:firstLine="720"/>
        <w:jc w:val="both"/>
        <w:rPr>
          <w:rFonts w:eastAsiaTheme="minorHAnsi"/>
          <w:sz w:val="24"/>
          <w:szCs w:val="24"/>
          <w:lang w:val="id"/>
        </w:rPr>
      </w:pPr>
    </w:p>
    <w:p w14:paraId="676EE95C" w14:textId="77777777" w:rsidR="00754159" w:rsidRPr="00754159" w:rsidRDefault="00754159" w:rsidP="00BA03FC">
      <w:pPr>
        <w:widowControl/>
        <w:adjustRightInd w:val="0"/>
        <w:spacing w:line="259" w:lineRule="atLeast"/>
        <w:jc w:val="both"/>
        <w:rPr>
          <w:rFonts w:eastAsiaTheme="minorHAnsi"/>
          <w:sz w:val="24"/>
          <w:szCs w:val="24"/>
          <w:lang w:val="id"/>
        </w:rPr>
      </w:pPr>
      <w:r w:rsidRPr="00754159">
        <w:rPr>
          <w:rFonts w:eastAsiaTheme="minorHAnsi"/>
          <w:b/>
          <w:bCs/>
          <w:sz w:val="24"/>
          <w:szCs w:val="24"/>
          <w:lang w:val="id"/>
        </w:rPr>
        <w:t>Challenges in Digital Leadership</w:t>
      </w:r>
    </w:p>
    <w:p w14:paraId="24FB66D5" w14:textId="3DF4E77A"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Digital leadership is recognized as an essential leadership approach in the digital age, but its implementation is not free from complex challenges. These challenges arise as a consequence of accelerated technological development, changing consumer expectations, organizational cultural dynamics, and the need to manage innovation. Digital leaders face not only technical challenges but also strategic and interpersonal challenges that require high adaptation skills and resilience</w:t>
      </w:r>
      <w:r w:rsidR="005034C5">
        <w:rPr>
          <w:rFonts w:eastAsiaTheme="minorHAnsi"/>
          <w:sz w:val="24"/>
          <w:szCs w:val="24"/>
        </w:rPr>
        <w:t xml:space="preserve"> </w:t>
      </w:r>
      <w:r w:rsidR="005034C5">
        <w:rPr>
          <w:rFonts w:eastAsiaTheme="minorHAnsi"/>
          <w:sz w:val="24"/>
          <w:szCs w:val="24"/>
        </w:rPr>
        <w:fldChar w:fldCharType="begin" w:fldLock="1"/>
      </w:r>
      <w:r w:rsidR="009E5CC8">
        <w:rPr>
          <w:rFonts w:eastAsiaTheme="minorHAnsi"/>
          <w:sz w:val="24"/>
          <w:szCs w:val="24"/>
        </w:rPr>
        <w:instrText>ADDIN CSL_CITATION {"citationItems":[{"id":"ITEM-1","itemData":{"DOI":"10.56444/transformasi.v3i1.1684","ISSN":"2964-1667","abstract":" \r Abstract. Research shows that leadership plays an important role in improving and reforming schools and education systems in the era of the Fourth Industrial Revolution (Mustiningsih, Maisyaroh, and Ulfatin 2019). In the context of the digital industrial revolution, leaders are not only responsible for academic performance and the proper functioning of schools but are also responsible for all activities carried out by schools (Kurniawan et al. 2023). This revolution includes automation and digitalization of all aspects of the industry to create products that meet consumer needs (Lanang Putra et al. 2021). This revolution also presents challenges for tax reform, including integrating various changes caused by digitalization and the Fourth Industrial Revolution (Mayasari and Narsa 2020). In the field of education, leadership abilities in understanding and using digital knowledge are very important to support learning activities in the era of the Fourth Industrial Revolution (Sugiarto and Dewantara 2021). The leadership qualities demonstrated by Christ are very important for pastors in the era of the Fourth Industrial Revolution to be able to lead effectively and overcome challenges (Eppang 2022). The fourth industrial revolution offers opportunities to increase savings and reduce consumption through the development of e-commerce and the digital economy (Suwardana 2018). In addition, this Revolution has also changed job design, job structure, and required skills, thereby increasing the demand for people with different skills (David 2021). Finally, business orientation, digital capabilities, leadership skills, and the environment influence business decisions (Justin and Handoyo 2023).","author":[{"dropping-particle":"","family":"Rohmaniah","given":"Rita","non-dropping-particle":"","parse-names":false,"suffix":""},{"dropping-particle":"","family":"Sri Pudjiarti","given":"Emiliana","non-dropping-particle":"","parse-names":false,"suffix":""}],"container-title":"Transformasi: Journal of Economics and Business Management","id":"ITEM-1","issue":"1","issued":{"date-parts":[["2024"]]},"page":"239-253","title":"Peran Kepemimpinan dalam Mengadaptasi Bisnis ke Era Revolusi Industri Digital: Studi Kasus dan Implikasinya","type":"article-journal","volume":"3"},"uris":["http://www.mendeley.com/documents/?uuid=8e1579ef-2e96-49ef-ada5-6948fd3c6a63"]}],"mendeley":{"formattedCitation":"(Rohmaniah &amp; Sri Pudjiarti, 2024)","plainTextFormattedCitation":"(Rohmaniah &amp; Sri Pudjiarti, 2024)","previouslyFormattedCitation":"(Rohmaniah &amp; Sri Pudjiarti, 2024)"},"properties":{"noteIndex":0},"schema":"https://github.com/citation-style-language/schema/raw/master/csl-citation.json"}</w:instrText>
      </w:r>
      <w:r w:rsidR="005034C5">
        <w:rPr>
          <w:rFonts w:eastAsiaTheme="minorHAnsi"/>
          <w:sz w:val="24"/>
          <w:szCs w:val="24"/>
        </w:rPr>
        <w:fldChar w:fldCharType="separate"/>
      </w:r>
      <w:r w:rsidR="005034C5" w:rsidRPr="005034C5">
        <w:rPr>
          <w:rFonts w:eastAsiaTheme="minorHAnsi"/>
          <w:noProof/>
          <w:sz w:val="24"/>
          <w:szCs w:val="24"/>
        </w:rPr>
        <w:t>(Rohmaniah &amp; Sri Pudjiarti, 2024)</w:t>
      </w:r>
      <w:r w:rsidR="005034C5">
        <w:rPr>
          <w:rFonts w:eastAsiaTheme="minorHAnsi"/>
          <w:sz w:val="24"/>
          <w:szCs w:val="24"/>
        </w:rPr>
        <w:fldChar w:fldCharType="end"/>
      </w:r>
      <w:r w:rsidRPr="00754159">
        <w:rPr>
          <w:rFonts w:eastAsiaTheme="minorHAnsi"/>
          <w:sz w:val="24"/>
          <w:szCs w:val="24"/>
          <w:lang w:val="id"/>
        </w:rPr>
        <w:t xml:space="preserve">. One of the biggest challenges in digital leadership is managing organizational changes that result from digital transformation. These changes include restructuring business processes, adopting new technologies, and adjusting work culture. Many organizations experience resistance from employees who feel uncomfortable with change or fear losing their roles due to automation. As explained by Kotter in </w:t>
      </w:r>
      <w:r w:rsidR="009E5CC8">
        <w:rPr>
          <w:rFonts w:eastAsiaTheme="minorHAnsi"/>
          <w:sz w:val="24"/>
          <w:szCs w:val="24"/>
          <w:lang w:val="id"/>
        </w:rPr>
        <w:fldChar w:fldCharType="begin" w:fldLock="1"/>
      </w:r>
      <w:r w:rsidR="00344403">
        <w:rPr>
          <w:rFonts w:eastAsiaTheme="minorHAnsi"/>
          <w:sz w:val="24"/>
          <w:szCs w:val="24"/>
          <w:lang w:val="id"/>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9E5CC8">
        <w:rPr>
          <w:rFonts w:eastAsiaTheme="minorHAnsi"/>
          <w:sz w:val="24"/>
          <w:szCs w:val="24"/>
          <w:lang w:val="id"/>
        </w:rPr>
        <w:fldChar w:fldCharType="separate"/>
      </w:r>
      <w:r w:rsidR="009E5CC8" w:rsidRPr="009E5CC8">
        <w:rPr>
          <w:rFonts w:eastAsiaTheme="minorHAnsi"/>
          <w:noProof/>
          <w:sz w:val="24"/>
          <w:szCs w:val="24"/>
          <w:lang w:val="id"/>
        </w:rPr>
        <w:t>(Dewi, 2024)</w:t>
      </w:r>
      <w:r w:rsidR="009E5CC8">
        <w:rPr>
          <w:rFonts w:eastAsiaTheme="minorHAnsi"/>
          <w:sz w:val="24"/>
          <w:szCs w:val="24"/>
          <w:lang w:val="id"/>
        </w:rPr>
        <w:fldChar w:fldCharType="end"/>
      </w:r>
      <w:r w:rsidRPr="00754159">
        <w:rPr>
          <w:rFonts w:eastAsiaTheme="minorHAnsi"/>
          <w:sz w:val="24"/>
          <w:szCs w:val="24"/>
          <w:lang w:val="id"/>
        </w:rPr>
        <w:t xml:space="preserve"> resistance to change often arises from uncertainty and lack of understanding of the benefits of transformation. Therefore, digital leaders must be able to create effective communication to educate, motivate, and engage employees in the transformation process.</w:t>
      </w:r>
    </w:p>
    <w:p w14:paraId="5BA4CF3F" w14:textId="6A30182B"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Digital leaders often face challenges in selecting, implementing</w:t>
      </w:r>
      <w:r w:rsidR="00EB531C">
        <w:rPr>
          <w:rFonts w:eastAsiaTheme="minorHAnsi"/>
          <w:sz w:val="24"/>
          <w:szCs w:val="24"/>
          <w:lang w:val="id"/>
        </w:rPr>
        <w:t>,</w:t>
      </w:r>
      <w:r w:rsidRPr="00754159">
        <w:rPr>
          <w:rFonts w:eastAsiaTheme="minorHAnsi"/>
          <w:sz w:val="24"/>
          <w:szCs w:val="24"/>
          <w:lang w:val="id"/>
        </w:rPr>
        <w:t xml:space="preserve"> and integrating digital technologies into organizational processes. While technologies such as artificial intelligence (AI), big data</w:t>
      </w:r>
      <w:r w:rsidR="00EB531C">
        <w:rPr>
          <w:rFonts w:eastAsiaTheme="minorHAnsi"/>
          <w:sz w:val="24"/>
          <w:szCs w:val="24"/>
          <w:lang w:val="id"/>
        </w:rPr>
        <w:t>,</w:t>
      </w:r>
      <w:r w:rsidRPr="00754159">
        <w:rPr>
          <w:rFonts w:eastAsiaTheme="minorHAnsi"/>
          <w:sz w:val="24"/>
          <w:szCs w:val="24"/>
          <w:lang w:val="id"/>
        </w:rPr>
        <w:t xml:space="preserve"> and the Internet of Things (IoT) offer great potential, their implementation is often complex and requires a significant investment in time, resources</w:t>
      </w:r>
      <w:r w:rsidR="00EB531C">
        <w:rPr>
          <w:rFonts w:eastAsiaTheme="minorHAnsi"/>
          <w:sz w:val="24"/>
          <w:szCs w:val="24"/>
          <w:lang w:val="id"/>
        </w:rPr>
        <w:t>,</w:t>
      </w:r>
      <w:r w:rsidRPr="00754159">
        <w:rPr>
          <w:rFonts w:eastAsiaTheme="minorHAnsi"/>
          <w:sz w:val="24"/>
          <w:szCs w:val="24"/>
          <w:lang w:val="id"/>
        </w:rPr>
        <w:t xml:space="preserve"> and employee training. Leaders must also be able to assess whether a particular technology is relevant to the organization's needs or just a trend. According to Westerman et al.</w:t>
      </w:r>
      <w:r w:rsidR="00EB531C">
        <w:rPr>
          <w:rFonts w:eastAsiaTheme="minorHAnsi"/>
          <w:sz w:val="24"/>
          <w:szCs w:val="24"/>
          <w:lang w:val="id"/>
        </w:rPr>
        <w:t>,</w:t>
      </w:r>
      <w:r w:rsidRPr="00754159">
        <w:rPr>
          <w:rFonts w:eastAsiaTheme="minorHAnsi"/>
          <w:sz w:val="24"/>
          <w:szCs w:val="24"/>
          <w:lang w:val="id"/>
        </w:rPr>
        <w:t xml:space="preserve"> "digital leaders need to ensure that the technologies adopted not only meet current needs but also support the organization's long-term strategic goals" </w:t>
      </w:r>
      <w:r w:rsidR="00344403">
        <w:rPr>
          <w:rFonts w:eastAsiaTheme="minorHAnsi"/>
          <w:sz w:val="24"/>
          <w:szCs w:val="24"/>
          <w:lang w:val="id"/>
        </w:rPr>
        <w:fldChar w:fldCharType="begin" w:fldLock="1"/>
      </w:r>
      <w:r w:rsidR="00A37F8D">
        <w:rPr>
          <w:rFonts w:eastAsiaTheme="minorHAnsi"/>
          <w:sz w:val="24"/>
          <w:szCs w:val="24"/>
          <w:lang w:val="id"/>
        </w:rPr>
        <w:instrText>ADDIN CSL_CITATION {"citationItems":[{"id":"ITEM-1","itemData":{"ISBN":"978-623-8598-90-8","author":[{"dropping-particle":"","family":"Rachmad","given":"Yoesoep","non-dropping-particle":"","parse-names":false,"suffix":""},{"dropping-particle":"","family":"Indrayani","given":"Novi","non-dropping-particle":"","parse-names":false,"suffix":""},{"dropping-particle":"","family":"Harto","given":"Budi","non-dropping-particle":"","parse-names":false,"suffix":""},{"dropping-particle":"","family":"Judijanto","given":"Loso","non-dropping-particle":"","parse-names":false,"suffix":""},{"dropping-particle":"","family":"Rukmana","given":"Arief","non-dropping-particle":"","parse-names":false,"suffix":""},{"dropping-particle":"","family":"Rahmawati","given":"Nur","non-dropping-particle":"","parse-names":false,"suffix":""},{"dropping-particle":"","family":"Ambulani","given":"Nur","non-dropping-particle":"","parse-names":false,"suffix":""},{"dropping-particle":"","family":"Saktisyahputra","given":"","non-dropping-particle":"","parse-names":false,"suffix":""}],"id":"ITEM-1","issued":{"date-parts":[["2024","5","19"]]},"title":"DIGITAL TECHNOLOGY MANAGEMENT (Penggunaan Teknologi dalam Mengelola Manajemen yang Berdaya Saing)","type":"book"},"uris":["http://www.mendeley.com/documents/?uuid=2f83b799-3f72-4ed1-b4cf-a4b634c4c9f9"]}],"mendeley":{"formattedCitation":"(Rachmad et al., 2024)","plainTextFormattedCitation":"(Rachmad et al., 2024)","previouslyFormattedCitation":"(Rachmad et al., 2024)"},"properties":{"noteIndex":0},"schema":"https://github.com/citation-style-language/schema/raw/master/csl-citation.json"}</w:instrText>
      </w:r>
      <w:r w:rsidR="00344403">
        <w:rPr>
          <w:rFonts w:eastAsiaTheme="minorHAnsi"/>
          <w:sz w:val="24"/>
          <w:szCs w:val="24"/>
          <w:lang w:val="id"/>
        </w:rPr>
        <w:fldChar w:fldCharType="separate"/>
      </w:r>
      <w:r w:rsidR="00344403" w:rsidRPr="00344403">
        <w:rPr>
          <w:rFonts w:eastAsiaTheme="minorHAnsi"/>
          <w:noProof/>
          <w:sz w:val="24"/>
          <w:szCs w:val="24"/>
          <w:lang w:val="id"/>
        </w:rPr>
        <w:t>(Rachmad et al., 2024)</w:t>
      </w:r>
      <w:r w:rsidR="00344403">
        <w:rPr>
          <w:rFonts w:eastAsiaTheme="minorHAnsi"/>
          <w:sz w:val="24"/>
          <w:szCs w:val="24"/>
          <w:lang w:val="id"/>
        </w:rPr>
        <w:fldChar w:fldCharType="end"/>
      </w:r>
      <w:r w:rsidRPr="00754159">
        <w:rPr>
          <w:rFonts w:eastAsiaTheme="minorHAnsi"/>
          <w:sz w:val="24"/>
          <w:szCs w:val="24"/>
          <w:lang w:val="id"/>
        </w:rPr>
        <w:t xml:space="preserve">. The digital skills gap among employees is one of the main obstacles </w:t>
      </w:r>
      <w:r w:rsidR="00EB531C">
        <w:rPr>
          <w:rFonts w:eastAsiaTheme="minorHAnsi"/>
          <w:sz w:val="24"/>
          <w:szCs w:val="24"/>
          <w:lang w:val="id"/>
        </w:rPr>
        <w:t>to</w:t>
      </w:r>
      <w:r w:rsidRPr="00754159">
        <w:rPr>
          <w:rFonts w:eastAsiaTheme="minorHAnsi"/>
          <w:sz w:val="24"/>
          <w:szCs w:val="24"/>
          <w:lang w:val="id"/>
        </w:rPr>
        <w:t xml:space="preserve"> the implementation of digital transformation. Many employees, especially those who have been working for a long time, may not feel confident with new technologies or </w:t>
      </w:r>
      <w:r w:rsidR="003C10CE">
        <w:rPr>
          <w:rFonts w:eastAsiaTheme="minorHAnsi"/>
          <w:sz w:val="24"/>
          <w:szCs w:val="24"/>
          <w:lang w:val="id"/>
        </w:rPr>
        <w:t>may</w:t>
      </w:r>
      <w:r w:rsidRPr="00754159">
        <w:rPr>
          <w:rFonts w:eastAsiaTheme="minorHAnsi"/>
          <w:sz w:val="24"/>
          <w:szCs w:val="24"/>
          <w:lang w:val="id"/>
        </w:rPr>
        <w:t xml:space="preserve"> not have sufficient skills to use them. This creates a challenge for digital leaders to empower their teams through training and skills development. As stated by Kane et al. in </w:t>
      </w:r>
      <w:r w:rsidR="00A37F8D">
        <w:rPr>
          <w:rFonts w:eastAsiaTheme="minorHAnsi"/>
          <w:sz w:val="24"/>
          <w:szCs w:val="24"/>
          <w:lang w:val="id"/>
        </w:rPr>
        <w:fldChar w:fldCharType="begin" w:fldLock="1"/>
      </w:r>
      <w:r w:rsidR="00A37F8D">
        <w:rPr>
          <w:rFonts w:eastAsiaTheme="minorHAnsi"/>
          <w:sz w:val="24"/>
          <w:szCs w:val="24"/>
          <w:lang w:val="id"/>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A37F8D">
        <w:rPr>
          <w:rFonts w:eastAsiaTheme="minorHAnsi"/>
          <w:sz w:val="24"/>
          <w:szCs w:val="24"/>
          <w:lang w:val="id"/>
        </w:rPr>
        <w:fldChar w:fldCharType="separate"/>
      </w:r>
      <w:r w:rsidR="00A37F8D" w:rsidRPr="00A37F8D">
        <w:rPr>
          <w:rFonts w:eastAsiaTheme="minorHAnsi"/>
          <w:noProof/>
          <w:sz w:val="24"/>
          <w:szCs w:val="24"/>
          <w:lang w:val="id"/>
        </w:rPr>
        <w:t>(Wulandari et al., 2023)</w:t>
      </w:r>
      <w:r w:rsidR="00A37F8D">
        <w:rPr>
          <w:rFonts w:eastAsiaTheme="minorHAnsi"/>
          <w:sz w:val="24"/>
          <w:szCs w:val="24"/>
          <w:lang w:val="id"/>
        </w:rPr>
        <w:fldChar w:fldCharType="end"/>
      </w:r>
      <w:r w:rsidRPr="00754159">
        <w:rPr>
          <w:rFonts w:eastAsiaTheme="minorHAnsi"/>
          <w:sz w:val="24"/>
          <w:szCs w:val="24"/>
          <w:lang w:val="id"/>
        </w:rPr>
        <w:t xml:space="preserve"> "</w:t>
      </w:r>
      <w:r w:rsidR="009561EC">
        <w:rPr>
          <w:rFonts w:eastAsiaTheme="minorHAnsi"/>
          <w:sz w:val="24"/>
          <w:szCs w:val="24"/>
          <w:lang w:val="id"/>
        </w:rPr>
        <w:t>Digital</w:t>
      </w:r>
      <w:r w:rsidRPr="00754159">
        <w:rPr>
          <w:rFonts w:eastAsiaTheme="minorHAnsi"/>
          <w:sz w:val="24"/>
          <w:szCs w:val="24"/>
          <w:lang w:val="id"/>
        </w:rPr>
        <w:t xml:space="preserve"> transformation requires not only new technologies but also new skills that support those technologies." Therefore, leaders must be proactive in identifying training needs and creating relevant development programs.</w:t>
      </w:r>
    </w:p>
    <w:p w14:paraId="5CAF83DE" w14:textId="27A960DB"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In the digital age, organizations are often inundated with large amounts of data that can be used for strategic decision-making. However, challenges arise when </w:t>
      </w:r>
      <w:r w:rsidRPr="00754159">
        <w:rPr>
          <w:rFonts w:eastAsiaTheme="minorHAnsi"/>
          <w:sz w:val="24"/>
          <w:szCs w:val="24"/>
          <w:lang w:val="id"/>
        </w:rPr>
        <w:lastRenderedPageBreak/>
        <w:t xml:space="preserve">the data is not managed properly or cannot be processed into meaningful information. Digital leaders must be able to understand how data can be effectively utilized to support faster and more accurate decision-making. However, this skill is not always easy to master, especially if the organization does not have an adequate technology infrastructure or a competent team in data analysis. McAfee and Brynjolfsson </w:t>
      </w:r>
      <w:r w:rsidR="00A37F8D">
        <w:rPr>
          <w:rFonts w:eastAsiaTheme="minorHAnsi"/>
          <w:sz w:val="24"/>
          <w:szCs w:val="24"/>
        </w:rPr>
        <w:fldChar w:fldCharType="begin" w:fldLock="1"/>
      </w:r>
      <w:r w:rsidR="00A37F8D">
        <w:rPr>
          <w:rFonts w:eastAsiaTheme="minorHAnsi"/>
          <w:sz w:val="24"/>
          <w:szCs w:val="24"/>
        </w:rPr>
        <w:instrText>ADDIN CSL_CITATION {"citationItems":[{"id":"ITEM-1","itemData":{"ISBN":"978-623-348-086-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nita","given":"Audia","non-dropping-particle":"","parse-names":false,"suffix":""}],"id":"ITEM-1","issued":{"date-parts":[["2021"]]},"number-of-pages":"37-60","title":"Leadership di Era Digital-Kepemimpinan Agile 4.0","type":"book"},"uris":["http://www.mendeley.com/documents/?uuid=0f142230-d359-4ac2-9d47-e68d9a6ddde6"]}],"mendeley":{"formattedCitation":"(Junita, 2021)","plainTextFormattedCitation":"(Junita, 2021)","previouslyFormattedCitation":"(Junita, 2021)"},"properties":{"noteIndex":0},"schema":"https://github.com/citation-style-language/schema/raw/master/csl-citation.json"}</w:instrText>
      </w:r>
      <w:r w:rsidR="00A37F8D">
        <w:rPr>
          <w:rFonts w:eastAsiaTheme="minorHAnsi"/>
          <w:sz w:val="24"/>
          <w:szCs w:val="24"/>
        </w:rPr>
        <w:fldChar w:fldCharType="separate"/>
      </w:r>
      <w:r w:rsidR="00A37F8D" w:rsidRPr="00A37F8D">
        <w:rPr>
          <w:rFonts w:eastAsiaTheme="minorHAnsi"/>
          <w:noProof/>
          <w:sz w:val="24"/>
          <w:szCs w:val="24"/>
        </w:rPr>
        <w:t>(Junita, 2021)</w:t>
      </w:r>
      <w:r w:rsidR="00A37F8D">
        <w:rPr>
          <w:rFonts w:eastAsiaTheme="minorHAnsi"/>
          <w:sz w:val="24"/>
          <w:szCs w:val="24"/>
        </w:rPr>
        <w:fldChar w:fldCharType="end"/>
      </w:r>
      <w:r w:rsidRPr="00754159">
        <w:rPr>
          <w:rFonts w:eastAsiaTheme="minorHAnsi"/>
          <w:sz w:val="24"/>
          <w:szCs w:val="24"/>
          <w:lang w:val="id"/>
        </w:rPr>
        <w:t xml:space="preserve"> stated that "leaders who are unable to manage data well will find it difficult to utilize its potential to create competitive advantage." Another challenge in digital leadership is creating an organizational culture that supports innovation and collaboration. Digital transformation requires a culture that is open to new ideas, </w:t>
      </w:r>
      <w:r w:rsidR="00A57DB6">
        <w:rPr>
          <w:rFonts w:eastAsiaTheme="minorHAnsi"/>
          <w:sz w:val="24"/>
          <w:szCs w:val="24"/>
          <w:lang w:val="id"/>
        </w:rPr>
        <w:t>tolerant</w:t>
      </w:r>
      <w:r w:rsidRPr="00754159">
        <w:rPr>
          <w:rFonts w:eastAsiaTheme="minorHAnsi"/>
          <w:sz w:val="24"/>
          <w:szCs w:val="24"/>
          <w:lang w:val="id"/>
        </w:rPr>
        <w:t xml:space="preserve"> </w:t>
      </w:r>
      <w:r w:rsidR="00A57DB6">
        <w:rPr>
          <w:rFonts w:eastAsiaTheme="minorHAnsi"/>
          <w:sz w:val="24"/>
          <w:szCs w:val="24"/>
          <w:lang w:val="id"/>
        </w:rPr>
        <w:t>of</w:t>
      </w:r>
      <w:r w:rsidRPr="00754159">
        <w:rPr>
          <w:rFonts w:eastAsiaTheme="minorHAnsi"/>
          <w:sz w:val="24"/>
          <w:szCs w:val="24"/>
          <w:lang w:val="id"/>
        </w:rPr>
        <w:t xml:space="preserve"> failure, and </w:t>
      </w:r>
      <w:r w:rsidR="00A57DB6">
        <w:rPr>
          <w:rFonts w:eastAsiaTheme="minorHAnsi"/>
          <w:sz w:val="24"/>
          <w:szCs w:val="24"/>
          <w:lang w:val="id"/>
        </w:rPr>
        <w:t>flexible</w:t>
      </w:r>
      <w:r w:rsidRPr="00754159">
        <w:rPr>
          <w:rFonts w:eastAsiaTheme="minorHAnsi"/>
          <w:sz w:val="24"/>
          <w:szCs w:val="24"/>
          <w:lang w:val="id"/>
        </w:rPr>
        <w:t xml:space="preserve"> in trying different approaches. However, a hierarchical or rigid organizational culture is often a barrier to innovation. Digital leaders must be able to change the mindset of employees and encourage them to experiment without fear of negative consequences. El Sawy et al. </w:t>
      </w:r>
      <w:r w:rsidR="00A37F8D">
        <w:rPr>
          <w:rFonts w:eastAsiaTheme="minorHAnsi"/>
          <w:sz w:val="24"/>
          <w:szCs w:val="24"/>
        </w:rPr>
        <w:fldChar w:fldCharType="begin" w:fldLock="1"/>
      </w:r>
      <w:r w:rsidR="00A37F8D">
        <w:rPr>
          <w:rFonts w:eastAsiaTheme="minorHAnsi"/>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A37F8D">
        <w:rPr>
          <w:rFonts w:eastAsiaTheme="minorHAnsi"/>
          <w:sz w:val="24"/>
          <w:szCs w:val="24"/>
        </w:rPr>
        <w:fldChar w:fldCharType="separate"/>
      </w:r>
      <w:r w:rsidR="00A37F8D" w:rsidRPr="00A37F8D">
        <w:rPr>
          <w:rFonts w:eastAsiaTheme="minorHAnsi"/>
          <w:noProof/>
          <w:sz w:val="24"/>
          <w:szCs w:val="24"/>
        </w:rPr>
        <w:t>(Dewi, 2024)</w:t>
      </w:r>
      <w:r w:rsidR="00A37F8D">
        <w:rPr>
          <w:rFonts w:eastAsiaTheme="minorHAnsi"/>
          <w:sz w:val="24"/>
          <w:szCs w:val="24"/>
        </w:rPr>
        <w:fldChar w:fldCharType="end"/>
      </w:r>
      <w:r w:rsidRPr="00754159">
        <w:rPr>
          <w:rFonts w:eastAsiaTheme="minorHAnsi"/>
          <w:sz w:val="24"/>
          <w:szCs w:val="24"/>
          <w:lang w:val="id"/>
        </w:rPr>
        <w:t xml:space="preserve"> emphasize that "successful digital leaders are those who can create a work environment where creativity and innovation can flourish to the fullest."</w:t>
      </w:r>
    </w:p>
    <w:p w14:paraId="5462CFA3" w14:textId="70CFDEEF" w:rsidR="00754159" w:rsidRP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 xml:space="preserve">Rapid and unpredictable change in the digital age presents uncertainties and risks that digital leaders must manage. Constantly evolving technological changes can make strategies or investments obsolete in a short </w:t>
      </w:r>
      <w:r w:rsidR="009561EC">
        <w:rPr>
          <w:rFonts w:eastAsiaTheme="minorHAnsi"/>
          <w:sz w:val="24"/>
          <w:szCs w:val="24"/>
          <w:lang w:val="id"/>
        </w:rPr>
        <w:t>period</w:t>
      </w:r>
      <w:r w:rsidRPr="00754159">
        <w:rPr>
          <w:rFonts w:eastAsiaTheme="minorHAnsi"/>
          <w:sz w:val="24"/>
          <w:szCs w:val="24"/>
          <w:lang w:val="id"/>
        </w:rPr>
        <w:t xml:space="preserve">. In addition, risks such as cybersecurity, data privacy, and technology implementation failure are major concerns. Digital leaders must have the ability to proactively manage these risks by adopting a flexible and data-driven approach. According to Bennis and Nanus, in </w:t>
      </w:r>
      <w:r w:rsidR="00A37F8D">
        <w:rPr>
          <w:rFonts w:eastAsiaTheme="minorHAnsi"/>
          <w:sz w:val="24"/>
          <w:szCs w:val="24"/>
          <w:lang w:val="id"/>
        </w:rPr>
        <w:fldChar w:fldCharType="begin" w:fldLock="1"/>
      </w:r>
      <w:r w:rsidR="00B839C2">
        <w:rPr>
          <w:rFonts w:eastAsiaTheme="minorHAnsi"/>
          <w:sz w:val="24"/>
          <w:szCs w:val="24"/>
          <w:lang w:val="id"/>
        </w:rPr>
        <w:instrText>ADDIN CSL_CITATION {"citationItems":[{"id":"ITEM-1","itemData":{"ISBN":"9786239066185","author":[{"dropping-particle":"","family":"Juhro","given":"Solikin M.","non-dropping-particle":"","parse-names":false,"suffix":""}],"edition":"II","editor":[{"dropping-particle":"","family":"Juhro","given":"Solikin M.","non-dropping-particle":"","parse-names":false,"suffix":""}],"id":"ITEM-1","issue":"June","issued":{"date-parts":[["2021"]]},"number-of-pages":"1149-1152","publisher":"Bank Indonesia Institute","title":"Transformasional Leadership","type":"book","volume":"25"},"uris":["http://www.mendeley.com/documents/?uuid=ea8679d6-5ad4-47fb-9b25-f73778218b98"]}],"mendeley":{"formattedCitation":"(Juhro, 2021)","plainTextFormattedCitation":"(Juhro, 2021)","previouslyFormattedCitation":"(Juhro, 2021)"},"properties":{"noteIndex":0},"schema":"https://github.com/citation-style-language/schema/raw/master/csl-citation.json"}</w:instrText>
      </w:r>
      <w:r w:rsidR="00A37F8D">
        <w:rPr>
          <w:rFonts w:eastAsiaTheme="minorHAnsi"/>
          <w:sz w:val="24"/>
          <w:szCs w:val="24"/>
          <w:lang w:val="id"/>
        </w:rPr>
        <w:fldChar w:fldCharType="separate"/>
      </w:r>
      <w:r w:rsidR="00A37F8D" w:rsidRPr="00A37F8D">
        <w:rPr>
          <w:rFonts w:eastAsiaTheme="minorHAnsi"/>
          <w:noProof/>
          <w:sz w:val="24"/>
          <w:szCs w:val="24"/>
          <w:lang w:val="id"/>
        </w:rPr>
        <w:t>(Juhro, 2021)</w:t>
      </w:r>
      <w:r w:rsidR="00A37F8D">
        <w:rPr>
          <w:rFonts w:eastAsiaTheme="minorHAnsi"/>
          <w:sz w:val="24"/>
          <w:szCs w:val="24"/>
          <w:lang w:val="id"/>
        </w:rPr>
        <w:fldChar w:fldCharType="end"/>
      </w:r>
      <w:r w:rsidR="00A37F8D" w:rsidRPr="00754159">
        <w:rPr>
          <w:rFonts w:eastAsiaTheme="minorHAnsi"/>
          <w:sz w:val="24"/>
          <w:szCs w:val="24"/>
          <w:lang w:val="id"/>
        </w:rPr>
        <w:t xml:space="preserve"> </w:t>
      </w:r>
      <w:r w:rsidRPr="00754159">
        <w:rPr>
          <w:rFonts w:eastAsiaTheme="minorHAnsi"/>
          <w:sz w:val="24"/>
          <w:szCs w:val="24"/>
          <w:lang w:val="id"/>
        </w:rPr>
        <w:t>"</w:t>
      </w:r>
      <w:r w:rsidR="009561EC">
        <w:rPr>
          <w:rFonts w:eastAsiaTheme="minorHAnsi"/>
          <w:sz w:val="24"/>
          <w:szCs w:val="24"/>
        </w:rPr>
        <w:t>Effective</w:t>
      </w:r>
      <w:r w:rsidRPr="00754159">
        <w:rPr>
          <w:rFonts w:eastAsiaTheme="minorHAnsi"/>
          <w:sz w:val="24"/>
          <w:szCs w:val="24"/>
          <w:lang w:val="id"/>
        </w:rPr>
        <w:t xml:space="preserve"> leadership amid uncertainty requires the ability to remain calm, think strategically, and make the right decisions in stressful situations." In the digital era, consumer expectations continue to evolve along with increased access to technology and information. Consumers demand faster service, better personalization, and integrated experiences. This puts added pressure on digital leaders to ensure that their organizations </w:t>
      </w:r>
      <w:r w:rsidR="00F809AD">
        <w:rPr>
          <w:rFonts w:eastAsiaTheme="minorHAnsi"/>
          <w:sz w:val="24"/>
          <w:szCs w:val="24"/>
          <w:lang w:val="id"/>
        </w:rPr>
        <w:t>can</w:t>
      </w:r>
      <w:r w:rsidRPr="00754159">
        <w:rPr>
          <w:rFonts w:eastAsiaTheme="minorHAnsi"/>
          <w:sz w:val="24"/>
          <w:szCs w:val="24"/>
          <w:lang w:val="id"/>
        </w:rPr>
        <w:t xml:space="preserve"> meet or even exceed consumer expectations. Leaders must be able to use technologies such as big data and AI to deeply understand consumer needs and create relevant solutions. However, challenges arise when organizations do not have enough infrastructure or skills to meet these demands.</w:t>
      </w:r>
    </w:p>
    <w:p w14:paraId="6DC480F2" w14:textId="1D54DDCF" w:rsidR="00754159" w:rsidRDefault="00754159" w:rsidP="00754159">
      <w:pPr>
        <w:widowControl/>
        <w:adjustRightInd w:val="0"/>
        <w:spacing w:line="259" w:lineRule="atLeast"/>
        <w:ind w:firstLine="720"/>
        <w:jc w:val="both"/>
        <w:rPr>
          <w:rFonts w:eastAsiaTheme="minorHAnsi"/>
          <w:sz w:val="24"/>
          <w:szCs w:val="24"/>
          <w:lang w:val="id"/>
        </w:rPr>
      </w:pPr>
      <w:r w:rsidRPr="00754159">
        <w:rPr>
          <w:rFonts w:eastAsiaTheme="minorHAnsi"/>
          <w:sz w:val="24"/>
          <w:szCs w:val="24"/>
          <w:lang w:val="id"/>
        </w:rPr>
        <w:t>With so much change and disruption taking place in the digital age, digital leaders often face challenges in maintaining focus on the organization's strategic goals. Digital transformation can be a complex and lengthy process, so there is a risk that organizations lose their way or focus too much on the technical aspects without considering the impact on long-term goals. As stated by Davenport and Westerman</w:t>
      </w:r>
      <w:r w:rsidR="00A57DB6">
        <w:rPr>
          <w:rFonts w:eastAsiaTheme="minorHAnsi"/>
          <w:sz w:val="24"/>
          <w:szCs w:val="24"/>
          <w:lang w:val="id"/>
        </w:rPr>
        <w:t>,</w:t>
      </w:r>
      <w:r w:rsidRPr="00754159">
        <w:rPr>
          <w:rFonts w:eastAsiaTheme="minorHAnsi"/>
          <w:sz w:val="24"/>
          <w:szCs w:val="24"/>
          <w:lang w:val="id"/>
        </w:rPr>
        <w:t xml:space="preserve"> "digital leaders must be able to maintain a balance between the exploration of new technologies and the achievement of tangible strategic outcomes"</w:t>
      </w:r>
      <w:r w:rsidR="00B839C2">
        <w:rPr>
          <w:rFonts w:eastAsiaTheme="minorHAnsi"/>
          <w:sz w:val="24"/>
          <w:szCs w:val="24"/>
        </w:rPr>
        <w:t xml:space="preserve"> </w:t>
      </w:r>
      <w:r w:rsidR="00B839C2">
        <w:rPr>
          <w:rFonts w:eastAsiaTheme="minorHAnsi"/>
          <w:sz w:val="24"/>
          <w:szCs w:val="24"/>
        </w:rPr>
        <w:fldChar w:fldCharType="begin" w:fldLock="1"/>
      </w:r>
      <w:r w:rsidR="00B839C2">
        <w:rPr>
          <w:rFonts w:eastAsiaTheme="minorHAnsi"/>
          <w:sz w:val="24"/>
          <w:szCs w:val="24"/>
        </w:rPr>
        <w:instrText>ADDIN CSL_CITATION {"citationItems":[{"id":"ITEM-1","itemData":{"DOI":"10.31445/jskm.2021.3780","ISSN":"1978-5003","abstract":"… Tuntutan masyarakat akan pelayanan publik yang cepat, transparan, dan … kualitas pelayanannya. Berbagai upaya pemerintah dalam hal pelayanan publik antara lain pelayanan …","author":[{"dropping-particle":"","family":"Cahyarini","given":"Farida Dwi","non-dropping-particle":"","parse-names":false,"suffix":""}],"container-title":"Jurnal Studi Komunikasi dan Media","id":"ITEM-1","issue":"1","issued":{"date-parts":[["2021"]]},"page":"47","title":"Implementasi Digital Leadership dalam Pengembangan Kompetensi Digital pada Pelayanan Publik","type":"article-journal","volume":"25"},"uris":["http://www.mendeley.com/documents/?uuid=433d7368-19f5-4180-be19-87a778a79ea8"]}],"mendeley":{"formattedCitation":"(Cahyarini, 2021)","plainTextFormattedCitation":"(Cahyarini, 2021)","previouslyFormattedCitation":"(Cahyarini, 2021)"},"properties":{"noteIndex":0},"schema":"https://github.com/citation-style-language/schema/raw/master/csl-citation.json"}</w:instrText>
      </w:r>
      <w:r w:rsidR="00B839C2">
        <w:rPr>
          <w:rFonts w:eastAsiaTheme="minorHAnsi"/>
          <w:sz w:val="24"/>
          <w:szCs w:val="24"/>
        </w:rPr>
        <w:fldChar w:fldCharType="separate"/>
      </w:r>
      <w:r w:rsidR="00B839C2" w:rsidRPr="00B839C2">
        <w:rPr>
          <w:rFonts w:eastAsiaTheme="minorHAnsi"/>
          <w:noProof/>
          <w:sz w:val="24"/>
          <w:szCs w:val="24"/>
        </w:rPr>
        <w:t>(Cahyarini, 2021)</w:t>
      </w:r>
      <w:r w:rsidR="00B839C2">
        <w:rPr>
          <w:rFonts w:eastAsiaTheme="minorHAnsi"/>
          <w:sz w:val="24"/>
          <w:szCs w:val="24"/>
        </w:rPr>
        <w:fldChar w:fldCharType="end"/>
      </w:r>
      <w:r w:rsidRPr="00754159">
        <w:rPr>
          <w:rFonts w:eastAsiaTheme="minorHAnsi"/>
          <w:sz w:val="24"/>
          <w:szCs w:val="24"/>
          <w:lang w:val="id"/>
        </w:rPr>
        <w:t xml:space="preserve">. Digital leadership presents a variety of challenges that require a combination of technical, strategic, and interpersonal skills. Managing change, choosing the right technology, empowering employees, managing data, creating a culture of innovation, and dealing with uncertainty are some of them. Digital leaders who </w:t>
      </w:r>
      <w:r w:rsidR="00F809AD">
        <w:rPr>
          <w:rFonts w:eastAsiaTheme="minorHAnsi"/>
          <w:sz w:val="24"/>
          <w:szCs w:val="24"/>
          <w:lang w:val="id"/>
        </w:rPr>
        <w:t>can</w:t>
      </w:r>
      <w:r w:rsidRPr="00754159">
        <w:rPr>
          <w:rFonts w:eastAsiaTheme="minorHAnsi"/>
          <w:sz w:val="24"/>
          <w:szCs w:val="24"/>
          <w:lang w:val="id"/>
        </w:rPr>
        <w:t xml:space="preserve"> address these challenges wisely will not only successfully lead organizational transformation but also ensure organizational sustainability and competitiveness amidst an ever-evolving digital ecosystem.</w:t>
      </w:r>
    </w:p>
    <w:p w14:paraId="3D9EC512" w14:textId="77777777" w:rsidR="00F809AD" w:rsidRDefault="00F809AD" w:rsidP="00BA03FC">
      <w:pPr>
        <w:rPr>
          <w:rFonts w:asciiTheme="majorBidi" w:hAnsiTheme="majorBidi" w:cstheme="majorBidi"/>
          <w:b/>
          <w:bCs/>
          <w:sz w:val="24"/>
          <w:szCs w:val="24"/>
        </w:rPr>
      </w:pPr>
    </w:p>
    <w:p w14:paraId="359B5B45" w14:textId="25E42CFE" w:rsidR="00815C1E" w:rsidRPr="00BA03FC" w:rsidRDefault="00815C1E" w:rsidP="00BA03FC">
      <w:pPr>
        <w:rPr>
          <w:rFonts w:asciiTheme="majorBidi" w:hAnsiTheme="majorBidi" w:cstheme="majorBidi"/>
          <w:b/>
          <w:bCs/>
          <w:sz w:val="24"/>
          <w:szCs w:val="24"/>
        </w:rPr>
      </w:pPr>
      <w:r w:rsidRPr="00BA03FC">
        <w:rPr>
          <w:rFonts w:asciiTheme="majorBidi" w:hAnsiTheme="majorBidi" w:cstheme="majorBidi"/>
          <w:b/>
          <w:bCs/>
          <w:sz w:val="24"/>
          <w:szCs w:val="24"/>
        </w:rPr>
        <w:t>The Role of Digital Leadership in Digital Transformation</w:t>
      </w:r>
    </w:p>
    <w:p w14:paraId="24094082" w14:textId="2CD9D0E1" w:rsidR="00815C1E" w:rsidRPr="00815C1E" w:rsidRDefault="00815C1E" w:rsidP="002A74E7">
      <w:pPr>
        <w:ind w:firstLine="720"/>
        <w:jc w:val="both"/>
        <w:rPr>
          <w:rFonts w:eastAsiaTheme="minorHAnsi"/>
          <w:sz w:val="24"/>
          <w:szCs w:val="24"/>
        </w:rPr>
      </w:pPr>
      <w:r w:rsidRPr="00815C1E">
        <w:rPr>
          <w:rFonts w:eastAsiaTheme="minorHAnsi"/>
          <w:sz w:val="24"/>
          <w:szCs w:val="24"/>
        </w:rPr>
        <w:t xml:space="preserve">Digital transformation is a strategic process in which organizations adopt </w:t>
      </w:r>
      <w:r w:rsidRPr="00815C1E">
        <w:rPr>
          <w:rFonts w:eastAsiaTheme="minorHAnsi"/>
          <w:sz w:val="24"/>
          <w:szCs w:val="24"/>
        </w:rPr>
        <w:lastRenderedPageBreak/>
        <w:t>digital technologies to create added value, improve efficiency, and strengthen competitiveness</w:t>
      </w:r>
      <w:r w:rsidR="00BE055D">
        <w:rPr>
          <w:rFonts w:eastAsiaTheme="minorHAnsi"/>
          <w:sz w:val="24"/>
          <w:szCs w:val="24"/>
        </w:rPr>
        <w:t xml:space="preserve"> </w:t>
      </w:r>
      <w:r w:rsidR="00BE055D">
        <w:rPr>
          <w:rFonts w:eastAsiaTheme="minorHAnsi"/>
          <w:sz w:val="24"/>
          <w:szCs w:val="24"/>
        </w:rPr>
        <w:fldChar w:fldCharType="begin" w:fldLock="1"/>
      </w:r>
      <w:r w:rsidR="00956CF2">
        <w:rPr>
          <w:rFonts w:eastAsiaTheme="minorHAnsi"/>
          <w:sz w:val="24"/>
          <w:szCs w:val="24"/>
        </w:rPr>
        <w:instrText>ADDIN CSL_CITATION {"citationItems":[{"id":"ITEM-1","itemData":{"ISSN":"2775-0809","author":[{"dropping-particle":"","family":"Alawiah","given":"Enok Tuti","non-dropping-particle":"","parse-names":false,"suffix":""},{"dropping-particle":"","family":"Tukiran","given":"Martinus","non-dropping-particle":"","parse-names":false,"suffix":""}],"container-title":"International Journal of Social and Management Studies","id":"ITEM-1","issue":"3","issued":{"date-parts":[["2024"]]},"page":"27-34","title":"Digital Leadership and Digital Transformation: Systematic Literature Review","type":"article-journal","volume":"5"},"uris":["http://www.mendeley.com/documents/?uuid=baad8096-f3f0-4900-8985-6120ab88ac16"]}],"mendeley":{"formattedCitation":"(Alawiah &amp; Tukiran, 2024)","plainTextFormattedCitation":"(Alawiah &amp; Tukiran, 2024)","previouslyFormattedCitation":"(Alawiah &amp; Tukiran, 2024)"},"properties":{"noteIndex":0},"schema":"https://github.com/citation-style-language/schema/raw/master/csl-citation.json"}</w:instrText>
      </w:r>
      <w:r w:rsidR="00BE055D">
        <w:rPr>
          <w:rFonts w:eastAsiaTheme="minorHAnsi"/>
          <w:sz w:val="24"/>
          <w:szCs w:val="24"/>
        </w:rPr>
        <w:fldChar w:fldCharType="separate"/>
      </w:r>
      <w:r w:rsidR="00BE055D" w:rsidRPr="00BE055D">
        <w:rPr>
          <w:rFonts w:eastAsiaTheme="minorHAnsi"/>
          <w:noProof/>
          <w:sz w:val="24"/>
          <w:szCs w:val="24"/>
        </w:rPr>
        <w:t>(Alawiah &amp; Tukiran, 2024)</w:t>
      </w:r>
      <w:r w:rsidR="00BE055D">
        <w:rPr>
          <w:rFonts w:eastAsiaTheme="minorHAnsi"/>
          <w:sz w:val="24"/>
          <w:szCs w:val="24"/>
        </w:rPr>
        <w:fldChar w:fldCharType="end"/>
      </w:r>
      <w:r w:rsidRPr="00815C1E">
        <w:rPr>
          <w:rFonts w:eastAsiaTheme="minorHAnsi"/>
          <w:sz w:val="24"/>
          <w:szCs w:val="24"/>
        </w:rPr>
        <w:t xml:space="preserve">. This process is not just about technology implementation but also involves deep changes in the way organizations operate, think, and interact with stakeholders. In this context, digital leadership plays a key role as the driver, director, and manager of complex digital transformation. Digital leaders must have the ability to integrate technology with the organization's vision, build a culture of innovation, and ensure the sustainability of transformation amid the dynamics of a changing business environment. The main role of digital leadership in digital transformation is to create a clear and inspiring strategic vision. Digital transformation requires a firm direction to guide the organization in adopting technology and harnessing its potential. Digital leaders must be able to formulate a vision that not only describes the benefits of technology but also how the technology will support the achievement of the organization's long-term goals. Kane et al. </w:t>
      </w:r>
      <w:r w:rsidR="00B839C2">
        <w:rPr>
          <w:rFonts w:eastAsiaTheme="minorHAnsi"/>
          <w:sz w:val="24"/>
          <w:szCs w:val="24"/>
        </w:rPr>
        <w:fldChar w:fldCharType="begin" w:fldLock="1"/>
      </w:r>
      <w:r w:rsidR="00B839C2">
        <w:rPr>
          <w:rFonts w:eastAsiaTheme="minorHAnsi"/>
          <w:sz w:val="24"/>
          <w:szCs w:val="24"/>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B839C2">
        <w:rPr>
          <w:rFonts w:eastAsiaTheme="minorHAnsi"/>
          <w:sz w:val="24"/>
          <w:szCs w:val="24"/>
        </w:rPr>
        <w:fldChar w:fldCharType="separate"/>
      </w:r>
      <w:r w:rsidR="00B839C2" w:rsidRPr="00B839C2">
        <w:rPr>
          <w:rFonts w:eastAsiaTheme="minorHAnsi"/>
          <w:noProof/>
          <w:sz w:val="24"/>
          <w:szCs w:val="24"/>
        </w:rPr>
        <w:t>(Wulandari et al., 2023)</w:t>
      </w:r>
      <w:r w:rsidR="00B839C2">
        <w:rPr>
          <w:rFonts w:eastAsiaTheme="minorHAnsi"/>
          <w:sz w:val="24"/>
          <w:szCs w:val="24"/>
        </w:rPr>
        <w:fldChar w:fldCharType="end"/>
      </w:r>
      <w:r w:rsidRPr="00815C1E">
        <w:rPr>
          <w:rFonts w:eastAsiaTheme="minorHAnsi"/>
          <w:sz w:val="24"/>
          <w:szCs w:val="24"/>
        </w:rPr>
        <w:t xml:space="preserve"> stated that "without a strong digital vision, organizations can lose direction or stagnate in the transformation process." Digital leaders must also ensure that this vision is effectively communicated to all stakeholders </w:t>
      </w:r>
      <w:r w:rsidR="00A57DB6">
        <w:rPr>
          <w:rFonts w:eastAsiaTheme="minorHAnsi"/>
          <w:sz w:val="24"/>
          <w:szCs w:val="24"/>
        </w:rPr>
        <w:t>to</w:t>
      </w:r>
      <w:r w:rsidRPr="00815C1E">
        <w:rPr>
          <w:rFonts w:eastAsiaTheme="minorHAnsi"/>
          <w:sz w:val="24"/>
          <w:szCs w:val="24"/>
        </w:rPr>
        <w:t xml:space="preserve"> gain full support for the implementation of the transformation strategy.</w:t>
      </w:r>
    </w:p>
    <w:p w14:paraId="11FC77EC" w14:textId="7DAB5BBD" w:rsidR="00815C1E" w:rsidRPr="00815C1E" w:rsidRDefault="00815C1E" w:rsidP="00815C1E">
      <w:pPr>
        <w:widowControl/>
        <w:adjustRightInd w:val="0"/>
        <w:spacing w:line="259" w:lineRule="atLeast"/>
        <w:ind w:firstLine="720"/>
        <w:jc w:val="both"/>
        <w:rPr>
          <w:rFonts w:eastAsiaTheme="minorHAnsi"/>
          <w:sz w:val="24"/>
          <w:szCs w:val="24"/>
        </w:rPr>
      </w:pPr>
      <w:r w:rsidRPr="00815C1E">
        <w:rPr>
          <w:rFonts w:eastAsiaTheme="minorHAnsi"/>
          <w:sz w:val="24"/>
          <w:szCs w:val="24"/>
        </w:rPr>
        <w:t>Digital transformation brings not only technical changes, but also cultural, structural, and process changes in organizations. Digital leadership acts as a change agent responsible for effectively managing this transition. Digital leaders must understand that resistance to change is natural and must be managed with the right communication, training, and motivation strategies. Kotter</w:t>
      </w:r>
      <w:r w:rsidR="00A57DB6">
        <w:rPr>
          <w:rFonts w:eastAsiaTheme="minorHAnsi"/>
          <w:sz w:val="24"/>
          <w:szCs w:val="24"/>
        </w:rPr>
        <w:t>,</w:t>
      </w:r>
      <w:r w:rsidRPr="00815C1E">
        <w:rPr>
          <w:rFonts w:eastAsiaTheme="minorHAnsi"/>
          <w:sz w:val="24"/>
          <w:szCs w:val="24"/>
        </w:rPr>
        <w:t xml:space="preserve"> in his theory of change management</w:t>
      </w:r>
      <w:r w:rsidR="00A57DB6">
        <w:rPr>
          <w:rFonts w:eastAsiaTheme="minorHAnsi"/>
          <w:sz w:val="24"/>
          <w:szCs w:val="24"/>
        </w:rPr>
        <w:t>,</w:t>
      </w:r>
      <w:r w:rsidRPr="00815C1E">
        <w:rPr>
          <w:rFonts w:eastAsiaTheme="minorHAnsi"/>
          <w:sz w:val="24"/>
          <w:szCs w:val="24"/>
        </w:rPr>
        <w:t xml:space="preserve"> emphasizes the importance of creating urgency, building leadership coalitions, and empowering individuals in the organization to support transformation</w:t>
      </w:r>
      <w:r w:rsidR="00B839C2">
        <w:rPr>
          <w:rFonts w:eastAsiaTheme="minorHAnsi"/>
          <w:sz w:val="24"/>
          <w:szCs w:val="24"/>
        </w:rPr>
        <w:t xml:space="preserve"> </w:t>
      </w:r>
      <w:r w:rsidR="00B839C2">
        <w:rPr>
          <w:rFonts w:eastAsiaTheme="minorHAnsi"/>
          <w:sz w:val="24"/>
          <w:szCs w:val="24"/>
        </w:rPr>
        <w:fldChar w:fldCharType="begin" w:fldLock="1"/>
      </w:r>
      <w:r w:rsidR="00B839C2">
        <w:rPr>
          <w:rFonts w:eastAsiaTheme="minorHAnsi"/>
          <w:sz w:val="24"/>
          <w:szCs w:val="24"/>
        </w:rPr>
        <w:instrText>ADDIN CSL_CITATION {"citationItems":[{"id":"ITEM-1","itemData":{"ISBN":"2963-8712","abstract":"Digitalization in human resource management (HRM) has become a vital element in the digital era, enabling companies to evolve in a modern way and gain a competitive edge. This research explores the benefits of digitalization, including enhanced operational efficiency, data-driven decision-making, and improved employee experiences. However, the study also identifies data security risks and workplace culture changes associated with digital transformation. HRM plays a crucial role in managing these changes by understanding the dynamics among generations of employees, fostering cross-generational communication, and utilizing technology wisely. Successful HRM strategies involve integrating new policies, preserving organizational values, and managing diversity. Effective HRM leadership entails policy formulation, communicating a vision for change, building strong relationships with employees, and efficient technology integration. Concrete steps include training to optimize technology usage, understanding the unique needs of different employee generations, and creating a work culture that supports digital transformation. By considering these aspects, organizations can navigate change with readiness, strengthen HRM performance, and adapt to the evolving dynamics of the working world.","author":[{"dropping-particle":"","family":"Wulandari","given":"Ananda Roro","non-dropping-particle":"","parse-names":false,"suffix":""},{"dropping-particle":"","family":"Arvi","given":"Afninda Ainun","non-dropping-particle":"","parse-names":false,"suffix":""},{"dropping-particle":"","family":"Iqbal","given":"Mohammad Irfandi","non-dropping-particle":"","parse-names":false,"suffix":""},{"dropping-particle":"","family":"Tyas","given":"Fatrining","non-dropping-particle":"","parse-names":false,"suffix":""},{"dropping-particle":"","family":"Kurniawan","given":"Indra","non-dropping-particle":"","parse-names":false,"suffix":""},{"dropping-particle":"","family":"Anshori","given":"Mochammad Isa","non-dropping-particle":"","parse-names":false,"suffix":""}],"container-title":"Jurnal Publikasi Ilmu Manajemen","id":"ITEM-1","issue":"4","issued":{"date-parts":[["2023"]]},"page":"29-42","title":"Digital Transformation In Increasing Productivity In The Work Environment","type":"article-journal","volume":"2"},"uris":["http://www.mendeley.com/documents/?uuid=15430af5-31f8-40a5-9027-3eba61ccce3a"]}],"mendeley":{"formattedCitation":"(Wulandari et al., 2023)","plainTextFormattedCitation":"(Wulandari et al., 2023)","previouslyFormattedCitation":"(Wulandari et al., 2023)"},"properties":{"noteIndex":0},"schema":"https://github.com/citation-style-language/schema/raw/master/csl-citation.json"}</w:instrText>
      </w:r>
      <w:r w:rsidR="00B839C2">
        <w:rPr>
          <w:rFonts w:eastAsiaTheme="minorHAnsi"/>
          <w:sz w:val="24"/>
          <w:szCs w:val="24"/>
        </w:rPr>
        <w:fldChar w:fldCharType="separate"/>
      </w:r>
      <w:r w:rsidR="00B839C2" w:rsidRPr="00B839C2">
        <w:rPr>
          <w:rFonts w:eastAsiaTheme="minorHAnsi"/>
          <w:noProof/>
          <w:sz w:val="24"/>
          <w:szCs w:val="24"/>
        </w:rPr>
        <w:t>(Wulandari et al., 2023)</w:t>
      </w:r>
      <w:r w:rsidR="00B839C2">
        <w:rPr>
          <w:rFonts w:eastAsiaTheme="minorHAnsi"/>
          <w:sz w:val="24"/>
          <w:szCs w:val="24"/>
        </w:rPr>
        <w:fldChar w:fldCharType="end"/>
      </w:r>
      <w:r w:rsidRPr="00815C1E">
        <w:rPr>
          <w:rFonts w:eastAsiaTheme="minorHAnsi"/>
          <w:sz w:val="24"/>
          <w:szCs w:val="24"/>
        </w:rPr>
        <w:t>. In the context of digital transformation, digital leaders must also ensure that all members of the organization have the same understanding of the benefits and goals of the change. Digital transformation cannot be separated from innovation</w:t>
      </w:r>
      <w:r w:rsidR="00956CF2">
        <w:rPr>
          <w:rFonts w:eastAsiaTheme="minorHAnsi"/>
          <w:sz w:val="24"/>
          <w:szCs w:val="24"/>
        </w:rPr>
        <w:t xml:space="preserve"> </w:t>
      </w:r>
      <w:r w:rsidR="00956CF2">
        <w:rPr>
          <w:rFonts w:eastAsiaTheme="minorHAnsi"/>
          <w:sz w:val="24"/>
          <w:szCs w:val="24"/>
        </w:rPr>
        <w:fldChar w:fldCharType="begin" w:fldLock="1"/>
      </w:r>
      <w:r w:rsidR="000857CD">
        <w:rPr>
          <w:rFonts w:eastAsiaTheme="minorHAnsi"/>
          <w:sz w:val="24"/>
          <w:szCs w:val="24"/>
        </w:rPr>
        <w:instrText>ADDIN CSL_CITATION {"citationItems":[{"id":"ITEM-1","itemData":{"DOI":"10.29099/ijair.v6i1.296","abstract":"The purpose of this study was to analyze the effect of Digital Leadership on the performance of SMEs and the effect of Knowledge Sharing on the Performance of SMEs in Bandung West Java. The research was conducted using a quantitative approach through a survey. The population of this study were all SMEs employees in Bandung, while the number of samples in this study was 400 people who were selected using simple random sampling. Testing the hypothesis in this study using SEM (Structural Equation Modeling) with the PLS program. The research data was obtained through the distribution of online questionnaires through social media. The results of this study are that Digital Leadership has a positive and significant effect on the performance of SMEs and the variable Knowledge Sharing has a positive and significant effect on Performance SMEs in Bandung West Java.","author":[{"dropping-particle":"","family":"Winanti","given":"Marliana Budhiningtias","non-dropping-particle":"","parse-names":false,"suffix":""}],"container-title":"International Journal of Artificial Intelligence Research","id":"ITEM-1","issue":"1","issued":{"date-parts":[["2021"]]},"title":"How is the role of Digital Leadership and Knowledge Sharing on Performance? An Empirical Study on SMEs in Bandung West Java","type":"article-journal","volume":"6"},"uris":["http://www.mendeley.com/documents/?uuid=d5a99885-8108-4c49-a1eb-dc01f2709b20"]}],"mendeley":{"formattedCitation":"(Winanti, 2021)","plainTextFormattedCitation":"(Winanti, 2021)","previouslyFormattedCitation":"(Winanti, 2021)"},"properties":{"noteIndex":0},"schema":"https://github.com/citation-style-language/schema/raw/master/csl-citation.json"}</w:instrText>
      </w:r>
      <w:r w:rsidR="00956CF2">
        <w:rPr>
          <w:rFonts w:eastAsiaTheme="minorHAnsi"/>
          <w:sz w:val="24"/>
          <w:szCs w:val="24"/>
        </w:rPr>
        <w:fldChar w:fldCharType="separate"/>
      </w:r>
      <w:r w:rsidR="00956CF2" w:rsidRPr="00956CF2">
        <w:rPr>
          <w:rFonts w:eastAsiaTheme="minorHAnsi"/>
          <w:noProof/>
          <w:sz w:val="24"/>
          <w:szCs w:val="24"/>
        </w:rPr>
        <w:t>(Winanti, 2021)</w:t>
      </w:r>
      <w:r w:rsidR="00956CF2">
        <w:rPr>
          <w:rFonts w:eastAsiaTheme="minorHAnsi"/>
          <w:sz w:val="24"/>
          <w:szCs w:val="24"/>
        </w:rPr>
        <w:fldChar w:fldCharType="end"/>
      </w:r>
      <w:r w:rsidRPr="00815C1E">
        <w:rPr>
          <w:rFonts w:eastAsiaTheme="minorHAnsi"/>
          <w:sz w:val="24"/>
          <w:szCs w:val="24"/>
        </w:rPr>
        <w:t>. Digital leadership plays an important role in creating an environment that supports the emergence of new ideas and cross-functional collaboration within the organization. Digital leaders must facilitate innovation by providing resources, building a culture that accepts experimentation, and creating space for employees to learn from failure. As stated by El Sawy et al. "</w:t>
      </w:r>
      <w:r w:rsidR="00F809AD">
        <w:rPr>
          <w:rFonts w:eastAsiaTheme="minorHAnsi"/>
          <w:sz w:val="24"/>
          <w:szCs w:val="24"/>
        </w:rPr>
        <w:t>Innovation</w:t>
      </w:r>
      <w:r w:rsidRPr="00815C1E">
        <w:rPr>
          <w:rFonts w:eastAsiaTheme="minorHAnsi"/>
          <w:sz w:val="24"/>
          <w:szCs w:val="24"/>
        </w:rPr>
        <w:t xml:space="preserve"> is at the core of digital transformation, and digital leaders must create an ecosystem where ideas can flourish" </w:t>
      </w:r>
      <w:r w:rsidR="00B839C2">
        <w:rPr>
          <w:rFonts w:eastAsiaTheme="minorHAnsi"/>
          <w:sz w:val="24"/>
          <w:szCs w:val="24"/>
        </w:rPr>
        <w:fldChar w:fldCharType="begin" w:fldLock="1"/>
      </w:r>
      <w:r w:rsidR="00F90CCB">
        <w:rPr>
          <w:rFonts w:eastAsiaTheme="minorHAnsi"/>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B839C2">
        <w:rPr>
          <w:rFonts w:eastAsiaTheme="minorHAnsi"/>
          <w:sz w:val="24"/>
          <w:szCs w:val="24"/>
        </w:rPr>
        <w:fldChar w:fldCharType="separate"/>
      </w:r>
      <w:r w:rsidR="00B839C2" w:rsidRPr="00B839C2">
        <w:rPr>
          <w:rFonts w:eastAsiaTheme="minorHAnsi"/>
          <w:noProof/>
          <w:sz w:val="24"/>
          <w:szCs w:val="24"/>
        </w:rPr>
        <w:t>(Dewi, 2024)</w:t>
      </w:r>
      <w:r w:rsidR="00B839C2">
        <w:rPr>
          <w:rFonts w:eastAsiaTheme="minorHAnsi"/>
          <w:sz w:val="24"/>
          <w:szCs w:val="24"/>
        </w:rPr>
        <w:fldChar w:fldCharType="end"/>
      </w:r>
      <w:r w:rsidR="00B839C2">
        <w:rPr>
          <w:rFonts w:eastAsiaTheme="minorHAnsi"/>
          <w:sz w:val="24"/>
          <w:szCs w:val="24"/>
        </w:rPr>
        <w:t xml:space="preserve"> </w:t>
      </w:r>
      <w:r w:rsidRPr="00815C1E">
        <w:rPr>
          <w:rFonts w:eastAsiaTheme="minorHAnsi"/>
          <w:sz w:val="24"/>
          <w:szCs w:val="24"/>
        </w:rPr>
        <w:t xml:space="preserve">In addition, collaboration between different teams is also crucial to </w:t>
      </w:r>
      <w:r w:rsidR="00F809AD">
        <w:rPr>
          <w:rFonts w:eastAsiaTheme="minorHAnsi"/>
          <w:sz w:val="24"/>
          <w:szCs w:val="24"/>
        </w:rPr>
        <w:t>solving</w:t>
      </w:r>
      <w:r w:rsidRPr="00815C1E">
        <w:rPr>
          <w:rFonts w:eastAsiaTheme="minorHAnsi"/>
          <w:sz w:val="24"/>
          <w:szCs w:val="24"/>
        </w:rPr>
        <w:t xml:space="preserve"> complex problems and </w:t>
      </w:r>
      <w:r w:rsidR="00F809AD">
        <w:rPr>
          <w:rFonts w:eastAsiaTheme="minorHAnsi"/>
          <w:sz w:val="24"/>
          <w:szCs w:val="24"/>
        </w:rPr>
        <w:t>creating</w:t>
      </w:r>
      <w:r w:rsidRPr="00815C1E">
        <w:rPr>
          <w:rFonts w:eastAsiaTheme="minorHAnsi"/>
          <w:sz w:val="24"/>
          <w:szCs w:val="24"/>
        </w:rPr>
        <w:t xml:space="preserve"> diverse solutions.</w:t>
      </w:r>
    </w:p>
    <w:p w14:paraId="1D915128" w14:textId="52A1B764" w:rsidR="00815C1E" w:rsidRPr="00815C1E" w:rsidRDefault="00815C1E" w:rsidP="00815C1E">
      <w:pPr>
        <w:widowControl/>
        <w:adjustRightInd w:val="0"/>
        <w:spacing w:line="259" w:lineRule="atLeast"/>
        <w:ind w:firstLine="720"/>
        <w:jc w:val="both"/>
        <w:rPr>
          <w:rFonts w:eastAsiaTheme="minorHAnsi"/>
          <w:sz w:val="24"/>
          <w:szCs w:val="24"/>
        </w:rPr>
      </w:pPr>
      <w:r w:rsidRPr="00815C1E">
        <w:rPr>
          <w:rFonts w:eastAsiaTheme="minorHAnsi"/>
          <w:sz w:val="24"/>
          <w:szCs w:val="24"/>
        </w:rPr>
        <w:t>Digital leaders play a critical role in integrating technology into all operational and strategic aspects of the organization. Digital transformation requires leaders who can evaluate new technologies, determine their relevance to organizational goals, and ensure their implementation is appropriate. Westerman et al. emphasize that "digital leaders must see technology as a catalyst that can transform the way the organization operates, not just a tool to increase efficiency"</w:t>
      </w:r>
      <w:r w:rsidR="00F90CCB">
        <w:rPr>
          <w:rFonts w:eastAsiaTheme="minorHAnsi"/>
          <w:sz w:val="24"/>
          <w:szCs w:val="24"/>
        </w:rPr>
        <w:t xml:space="preserve"> </w:t>
      </w:r>
      <w:r w:rsidR="00F90CCB">
        <w:rPr>
          <w:rFonts w:eastAsiaTheme="minorHAnsi"/>
          <w:sz w:val="24"/>
          <w:szCs w:val="24"/>
        </w:rPr>
        <w:fldChar w:fldCharType="begin" w:fldLock="1"/>
      </w:r>
      <w:r w:rsidR="00F90CCB">
        <w:rPr>
          <w:rFonts w:eastAsiaTheme="minorHAnsi"/>
          <w:sz w:val="24"/>
          <w:szCs w:val="24"/>
        </w:rPr>
        <w:instrText>ADDIN CSL_CITATION {"citationItems":[{"id":"ITEM-1","itemData":{"abstract":"Transformation leaders play an important role in directing the organizational transformation process, especially in integrating the stages of change into the new organizational culture. Management in the digital era emphasizes the use of digital technology to manage business operations and human resources, including the implementation of digital systems to improve operational efficiency, communication, and decision making. This research is a description with a qualitative approach that uses a literature review as a secondary data source to examine leadership transformation in strategic management in the digital era. The transformational leadership model highlights the importance of leaders in driving organizational focus, building trust, and improving performance. Leadership in the digital era demands value congruence, inspiration, empowerment, and simple strategies. Future leaders need to have creativity, good communication skills, the ability to manage failure, and the ability to lead innovation in a changing era.","author":[{"dropping-particle":"","family":"Sofiyanto","given":"Moh","non-dropping-particle":"","parse-names":false,"suffix":""},{"dropping-particle":"","family":"Isa Anshori","given":"Mochammad","non-dropping-particle":"","parse-names":false,"suffix":""},{"dropping-particle":"","family":"Andriani","given":"Nurita","non-dropping-particle":"","parse-names":false,"suffix":""}],"container-title":"Jurnal Masharif al-Syariah: Jurnal Ekonomi dan Perbankan Syariah","id":"ITEM-1","issue":"1","issued":{"date-parts":[["2024"]]},"page":"290-297","title":"Transformasi Kepemimpinan Dalam Manajemen Strategis Di Era Digital: Tinjauan Literatur Review","type":"article-journal","volume":"9"},"uris":["http://www.mendeley.com/documents/?uuid=ce720fc5-6674-410f-8069-6232fc20d961"]}],"mendeley":{"formattedCitation":"(Sofiyanto et al., 2024)","plainTextFormattedCitation":"(Sofiyanto et al., 2024)","previouslyFormattedCitation":"(Sofiyanto et al., 2024)"},"properties":{"noteIndex":0},"schema":"https://github.com/citation-style-language/schema/raw/master/csl-citation.json"}</w:instrText>
      </w:r>
      <w:r w:rsidR="00F90CCB">
        <w:rPr>
          <w:rFonts w:eastAsiaTheme="minorHAnsi"/>
          <w:sz w:val="24"/>
          <w:szCs w:val="24"/>
        </w:rPr>
        <w:fldChar w:fldCharType="separate"/>
      </w:r>
      <w:r w:rsidR="00F90CCB" w:rsidRPr="00F90CCB">
        <w:rPr>
          <w:rFonts w:eastAsiaTheme="minorHAnsi"/>
          <w:noProof/>
          <w:sz w:val="24"/>
          <w:szCs w:val="24"/>
        </w:rPr>
        <w:t>(Sofiyanto et al., 2024)</w:t>
      </w:r>
      <w:r w:rsidR="00F90CCB">
        <w:rPr>
          <w:rFonts w:eastAsiaTheme="minorHAnsi"/>
          <w:sz w:val="24"/>
          <w:szCs w:val="24"/>
        </w:rPr>
        <w:fldChar w:fldCharType="end"/>
      </w:r>
      <w:r w:rsidRPr="00815C1E">
        <w:rPr>
          <w:rFonts w:eastAsiaTheme="minorHAnsi"/>
          <w:sz w:val="24"/>
          <w:szCs w:val="24"/>
        </w:rPr>
        <w:t>. Digital leaders must also be able to direct the organization to utilize data and technology in making faster and more precise decisions. Digital transformation requires significant cultural changes in the organization. Digital leaders play a role in creating an adaptive, innovative</w:t>
      </w:r>
      <w:r w:rsidR="00F809AD">
        <w:rPr>
          <w:rFonts w:eastAsiaTheme="minorHAnsi"/>
          <w:sz w:val="24"/>
          <w:szCs w:val="24"/>
        </w:rPr>
        <w:t>,</w:t>
      </w:r>
      <w:r w:rsidRPr="00815C1E">
        <w:rPr>
          <w:rFonts w:eastAsiaTheme="minorHAnsi"/>
          <w:sz w:val="24"/>
          <w:szCs w:val="24"/>
        </w:rPr>
        <w:t xml:space="preserve"> and data-driven digital culture. This involves developing a digital mindset at all levels of the organization, </w:t>
      </w:r>
      <w:r w:rsidRPr="00815C1E">
        <w:rPr>
          <w:rFonts w:eastAsiaTheme="minorHAnsi"/>
          <w:sz w:val="24"/>
          <w:szCs w:val="24"/>
        </w:rPr>
        <w:lastRenderedPageBreak/>
        <w:t>from top management to front-line employees. Leaders must promote openness to change, employee empowerment, and collaboration in a dynamic environment. Kane et al in</w:t>
      </w:r>
      <w:r w:rsidR="00F90CCB">
        <w:rPr>
          <w:rFonts w:eastAsiaTheme="minorHAnsi"/>
          <w:sz w:val="24"/>
          <w:szCs w:val="24"/>
        </w:rPr>
        <w:fldChar w:fldCharType="begin" w:fldLock="1"/>
      </w:r>
      <w:r w:rsidR="00F90CCB">
        <w:rPr>
          <w:rFonts w:eastAsiaTheme="minorHAnsi"/>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F90CCB">
        <w:rPr>
          <w:rFonts w:eastAsiaTheme="minorHAnsi"/>
          <w:sz w:val="24"/>
          <w:szCs w:val="24"/>
        </w:rPr>
        <w:fldChar w:fldCharType="separate"/>
      </w:r>
      <w:r w:rsidR="00F90CCB" w:rsidRPr="00F90CCB">
        <w:rPr>
          <w:rFonts w:eastAsiaTheme="minorHAnsi"/>
          <w:noProof/>
          <w:sz w:val="24"/>
          <w:szCs w:val="24"/>
        </w:rPr>
        <w:t>(Dewi, 2024)</w:t>
      </w:r>
      <w:r w:rsidR="00F90CCB">
        <w:rPr>
          <w:rFonts w:eastAsiaTheme="minorHAnsi"/>
          <w:sz w:val="24"/>
          <w:szCs w:val="24"/>
        </w:rPr>
        <w:fldChar w:fldCharType="end"/>
      </w:r>
      <w:r w:rsidRPr="00815C1E">
        <w:rPr>
          <w:rFonts w:eastAsiaTheme="minorHAnsi"/>
          <w:sz w:val="24"/>
          <w:szCs w:val="24"/>
        </w:rPr>
        <w:t xml:space="preserve"> mentioned that "digital culture is the foundation of digital transformation, and leaders must be role models in supporting these values."</w:t>
      </w:r>
    </w:p>
    <w:p w14:paraId="6AE33CC0" w14:textId="5F77DF31" w:rsidR="00815C1E" w:rsidRPr="00815C1E" w:rsidRDefault="00815C1E" w:rsidP="00815C1E">
      <w:pPr>
        <w:widowControl/>
        <w:adjustRightInd w:val="0"/>
        <w:spacing w:line="259" w:lineRule="atLeast"/>
        <w:ind w:firstLine="720"/>
        <w:jc w:val="both"/>
        <w:rPr>
          <w:rFonts w:eastAsiaTheme="minorHAnsi"/>
          <w:sz w:val="24"/>
          <w:szCs w:val="24"/>
        </w:rPr>
      </w:pPr>
      <w:r w:rsidRPr="00815C1E">
        <w:rPr>
          <w:rFonts w:eastAsiaTheme="minorHAnsi"/>
          <w:sz w:val="24"/>
          <w:szCs w:val="24"/>
        </w:rPr>
        <w:t>Digital transformation cannot succeed without a workforce that is ready for change. Digital leadership plays an important role in empowering employees through training, developing digital skills, and providing opportunities to engage in the transformation process. Digital leaders must ensure that teams have access to the tools, knowledge</w:t>
      </w:r>
      <w:r w:rsidR="00F809AD">
        <w:rPr>
          <w:rFonts w:eastAsiaTheme="minorHAnsi"/>
          <w:sz w:val="24"/>
          <w:szCs w:val="24"/>
        </w:rPr>
        <w:t>,</w:t>
      </w:r>
      <w:r w:rsidRPr="00815C1E">
        <w:rPr>
          <w:rFonts w:eastAsiaTheme="minorHAnsi"/>
          <w:sz w:val="24"/>
          <w:szCs w:val="24"/>
        </w:rPr>
        <w:t xml:space="preserve"> and training needed to support transformation. In addition, they should encourage employees to adopt new technologies and understand how they can improve their performance. According to McKinsey &amp; Company</w:t>
      </w:r>
      <w:r w:rsidR="00A57DB6">
        <w:rPr>
          <w:rFonts w:eastAsiaTheme="minorHAnsi"/>
          <w:sz w:val="24"/>
          <w:szCs w:val="24"/>
        </w:rPr>
        <w:t>,</w:t>
      </w:r>
      <w:r w:rsidRPr="00815C1E">
        <w:rPr>
          <w:rFonts w:eastAsiaTheme="minorHAnsi"/>
          <w:sz w:val="24"/>
          <w:szCs w:val="24"/>
        </w:rPr>
        <w:t xml:space="preserve"> in </w:t>
      </w:r>
      <w:r w:rsidR="00F90CCB">
        <w:rPr>
          <w:rFonts w:eastAsiaTheme="minorHAnsi"/>
          <w:sz w:val="24"/>
          <w:szCs w:val="24"/>
        </w:rPr>
        <w:fldChar w:fldCharType="begin" w:fldLock="1"/>
      </w:r>
      <w:r w:rsidR="00F90CCB">
        <w:rPr>
          <w:rFonts w:eastAsiaTheme="minorHAnsi"/>
          <w:sz w:val="24"/>
          <w:szCs w:val="24"/>
        </w:rPr>
        <w:instrText>ADDIN CSL_CITATION {"citationItems":[{"id":"ITEM-1","itemData":{"abstract":"ransformasi  digital  telah  menjadi  fenomena  yang  mendominasi  dalam  dunia  bisnis  saat  ini, mempengaruhi   berbagai   aspek   dari   operasi   organisasi.   Artikel   ini   membahas   dampak transformasi  digital  pada  organisasi,  dengan  fokus  pada  implementasi  teknologi  informasi. Melalui tinjauan literatur yang komprehensif, artikel ini mengeksplorasi bagaimana transformasi digital mempengaruhi efisiensi operasional, produktivitas, struktur organisasi, dan budaya kerja di  dalam  organisasi.Penelitian  ini  juga  membahas  tantangan  utama  yang  dihadapi  organisasi dalam  proses  transformasi  digital,  serta  strategi  yang  efektif  untuk  mengatasinya.  Dengan demikian, artikel ini tidak hanya memberikan wawasan tentang transformasi digital, tetapi  juga memberikan panduan praktis bagi organisasi  yang ingin mengadopsi teknologi informasi untuk meningkatkan kinerja dan keberhasilan mereka.","author":[{"dropping-particle":"","family":"Norliani","given":"","non-dropping-particle":"","parse-names":false,"suffix":""},{"dropping-particle":"","family":"Sari","given":"Mike Nurmalia","non-dropping-particle":"","parse-names":false,"suffix":""},{"dropping-particle":"","family":"Safarudin","given":"Muhamad Sigid","non-dropping-particle":"","parse-names":false,"suffix":""},{"dropping-particle":"","family":"Jaya","given":"Rahmat","non-dropping-particle":"","parse-names":false,"suffix":""},{"dropping-particle":"","family":"Baharuddin","given":"","non-dropping-particle":"","parse-names":false,"suffix":""},{"dropping-particle":"","family":"Nugraha","given":"Aat Ruchiat","non-dropping-particle":"","parse-names":false,"suffix":""}],"container-title":"JurnalReviewPendidikandanPengajaran","id":"ITEM-1","issue":"3","issued":{"date-parts":[["2024"]]},"page":"10779-10787","title":"Transformasi Digital dan Dampaknya pada Organisasi : Tinjauan Terhadap Implementasi Teknologi Informatika","type":"article-journal","volume":"7"},"uris":["http://www.mendeley.com/documents/?uuid=2ecc1d3d-1856-474a-8cca-492537cb0b07"]}],"mendeley":{"formattedCitation":"(Norliani et al., 2024)","plainTextFormattedCitation":"(Norliani et al., 2024)","previouslyFormattedCitation":"(Norliani et al., 2024)"},"properties":{"noteIndex":0},"schema":"https://github.com/citation-style-language/schema/raw/master/csl-citation.json"}</w:instrText>
      </w:r>
      <w:r w:rsidR="00F90CCB">
        <w:rPr>
          <w:rFonts w:eastAsiaTheme="minorHAnsi"/>
          <w:sz w:val="24"/>
          <w:szCs w:val="24"/>
        </w:rPr>
        <w:fldChar w:fldCharType="separate"/>
      </w:r>
      <w:r w:rsidR="00F90CCB" w:rsidRPr="00F90CCB">
        <w:rPr>
          <w:rFonts w:eastAsiaTheme="minorHAnsi"/>
          <w:noProof/>
          <w:sz w:val="24"/>
          <w:szCs w:val="24"/>
        </w:rPr>
        <w:t>(Norliani et al., 2024)</w:t>
      </w:r>
      <w:r w:rsidR="00F90CCB">
        <w:rPr>
          <w:rFonts w:eastAsiaTheme="minorHAnsi"/>
          <w:sz w:val="24"/>
          <w:szCs w:val="24"/>
        </w:rPr>
        <w:fldChar w:fldCharType="end"/>
      </w:r>
      <w:r w:rsidR="00A57DB6">
        <w:rPr>
          <w:rFonts w:eastAsiaTheme="minorHAnsi"/>
          <w:sz w:val="24"/>
          <w:szCs w:val="24"/>
          <w:lang w:val="en-US"/>
        </w:rPr>
        <w:t xml:space="preserve"> </w:t>
      </w:r>
      <w:r w:rsidR="00A57DB6">
        <w:rPr>
          <w:rFonts w:eastAsiaTheme="minorHAnsi"/>
          <w:sz w:val="24"/>
          <w:szCs w:val="24"/>
        </w:rPr>
        <w:t>Organizations</w:t>
      </w:r>
      <w:r w:rsidRPr="00815C1E">
        <w:rPr>
          <w:rFonts w:eastAsiaTheme="minorHAnsi"/>
          <w:sz w:val="24"/>
          <w:szCs w:val="24"/>
        </w:rPr>
        <w:t xml:space="preserve"> that succeed in digital transformation are those that prioritize the development of their employees' digital skills. The business environment in the digital era is very dynamic, characterized by rapid change and uncertainty. Digital leaders must have high adaptability to respond to these changes, whether they come from new technologies, market changes, or competitive pressures</w:t>
      </w:r>
      <w:r w:rsidR="000857CD">
        <w:rPr>
          <w:rFonts w:eastAsiaTheme="minorHAnsi"/>
          <w:sz w:val="24"/>
          <w:szCs w:val="24"/>
        </w:rPr>
        <w:t xml:space="preserve"> </w:t>
      </w:r>
      <w:r w:rsidR="000857CD">
        <w:rPr>
          <w:rFonts w:eastAsiaTheme="minorHAnsi"/>
          <w:sz w:val="24"/>
          <w:szCs w:val="24"/>
        </w:rPr>
        <w:fldChar w:fldCharType="begin" w:fldLock="1"/>
      </w:r>
      <w:r w:rsidR="000857CD">
        <w:rPr>
          <w:rFonts w:eastAsiaTheme="minorHAnsi"/>
          <w:sz w:val="24"/>
          <w:szCs w:val="24"/>
        </w:rPr>
        <w:instrText>ADDIN CSL_CITATION {"citationItems":[{"id":"ITEM-1","itemData":{"author":[{"dropping-particle":"","family":"Mikuskova","given":"Eva Ballova","non-dropping-particle":"","parse-names":false,"suffix":""}],"container-title":"European Journal of Educational Research","id":"ITEM-1","issue":"4","issued":{"date-parts":[["2023"]]},"page":"1657-1665","title":"European Journal of Educational Research","type":"article-journal","volume":"12"},"uris":["http://www.mendeley.com/documents/?uuid=ba64814f-2523-4c41-9f70-f3a2cde80cc0"]}],"mendeley":{"formattedCitation":"(Mikuskova, 2023)","plainTextFormattedCitation":"(Mikuskova, 2023)","previouslyFormattedCitation":"(Mikuskova, 2023)"},"properties":{"noteIndex":0},"schema":"https://github.com/citation-style-language/schema/raw/master/csl-citation.json"}</w:instrText>
      </w:r>
      <w:r w:rsidR="000857CD">
        <w:rPr>
          <w:rFonts w:eastAsiaTheme="minorHAnsi"/>
          <w:sz w:val="24"/>
          <w:szCs w:val="24"/>
        </w:rPr>
        <w:fldChar w:fldCharType="separate"/>
      </w:r>
      <w:r w:rsidR="000857CD" w:rsidRPr="000857CD">
        <w:rPr>
          <w:rFonts w:eastAsiaTheme="minorHAnsi"/>
          <w:noProof/>
          <w:sz w:val="24"/>
          <w:szCs w:val="24"/>
        </w:rPr>
        <w:t>(Mikuskova, 2023)</w:t>
      </w:r>
      <w:r w:rsidR="000857CD">
        <w:rPr>
          <w:rFonts w:eastAsiaTheme="minorHAnsi"/>
          <w:sz w:val="24"/>
          <w:szCs w:val="24"/>
        </w:rPr>
        <w:fldChar w:fldCharType="end"/>
      </w:r>
      <w:r w:rsidRPr="00815C1E">
        <w:rPr>
          <w:rFonts w:eastAsiaTheme="minorHAnsi"/>
          <w:sz w:val="24"/>
          <w:szCs w:val="24"/>
        </w:rPr>
        <w:t>. Resilience in the face of challenges is also a key competency, as the digital transformation process often involves significant risks of failure and obstacles. Digital leaders must be able to maintain team focus and morale, even in the face of high uncertainty.</w:t>
      </w:r>
    </w:p>
    <w:p w14:paraId="355D4DBA" w14:textId="03812A92" w:rsidR="00815C1E" w:rsidRPr="00815C1E" w:rsidRDefault="00815C1E" w:rsidP="00815C1E">
      <w:pPr>
        <w:widowControl/>
        <w:adjustRightInd w:val="0"/>
        <w:spacing w:line="259" w:lineRule="atLeast"/>
        <w:ind w:firstLine="720"/>
        <w:jc w:val="both"/>
        <w:rPr>
          <w:rFonts w:eastAsiaTheme="minorHAnsi"/>
          <w:sz w:val="24"/>
          <w:szCs w:val="24"/>
        </w:rPr>
      </w:pPr>
      <w:r w:rsidRPr="00815C1E">
        <w:rPr>
          <w:rFonts w:eastAsiaTheme="minorHAnsi"/>
          <w:sz w:val="24"/>
          <w:szCs w:val="24"/>
        </w:rPr>
        <w:t xml:space="preserve">Digital leadership plays a crucial role in ensuring the success of digital transformation. By shaping strategic vision, managing change, driving innovation, integrating technology, building a digital culture, empowering employees, and leading with adaptability, digital leaders can lead organizations to success in this disruptive era. In carrying out this role, digital leaders not only act as technology adopters but also as change agents who </w:t>
      </w:r>
      <w:r w:rsidR="00F809AD">
        <w:rPr>
          <w:rFonts w:eastAsiaTheme="minorHAnsi"/>
          <w:sz w:val="24"/>
          <w:szCs w:val="24"/>
        </w:rPr>
        <w:t>can</w:t>
      </w:r>
      <w:r w:rsidRPr="00815C1E">
        <w:rPr>
          <w:rFonts w:eastAsiaTheme="minorHAnsi"/>
          <w:sz w:val="24"/>
          <w:szCs w:val="24"/>
        </w:rPr>
        <w:t xml:space="preserve"> change the way organizations think, work, and develop</w:t>
      </w:r>
      <w:r w:rsidR="00F90CCB">
        <w:rPr>
          <w:rFonts w:eastAsiaTheme="minorHAnsi"/>
          <w:sz w:val="24"/>
          <w:szCs w:val="24"/>
        </w:rPr>
        <w:t xml:space="preserve"> </w:t>
      </w:r>
      <w:r w:rsidR="00F90CCB">
        <w:rPr>
          <w:rFonts w:eastAsiaTheme="minorHAnsi"/>
          <w:sz w:val="24"/>
          <w:szCs w:val="24"/>
        </w:rPr>
        <w:fldChar w:fldCharType="begin" w:fldLock="1"/>
      </w:r>
      <w:r w:rsidR="00F90CCB">
        <w:rPr>
          <w:rFonts w:eastAsiaTheme="minorHAnsi"/>
          <w:sz w:val="24"/>
          <w:szCs w:val="24"/>
        </w:rPr>
        <w:instrText>ADDIN CSL_CITATION {"citationItems":[{"id":"ITEM-1","itemData":{"ISBN":"978-623-8649-68-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oro","given":"Sigit","non-dropping-particle":"","parse-names":false,"suffix":""},{"dropping-particle":"","family":"Nurhayati","given":"Siti","non-dropping-particle":"","parse-names":false,"suffix":""},{"dropping-particle":"","family":"Ismail","given":"Asriyani","non-dropping-particle":"","parse-names":false,"suffix":""},{"dropping-particle":"","family":"Yakub","given":"","non-dropping-particle":"","parse-names":false,"suffix":""}],"edition":"1","editor":[{"dropping-particle":"","family":"Hawari","given":"Ajrina Putri","non-dropping-particle":"","parse-names":false,"suffix":""}],"id":"ITEM-1","issue":"1","issued":{"date-parts":[["2024"]]},"number-of-pages":"128","publisher":"PT. Media Penerbit Indonesia","publisher-place":"Medan","title":"Transformasi Digital","type":"book","volume":"16"},"uris":["http://www.mendeley.com/documents/?uuid=6f96720b-ae31-43cf-a96c-64b83cc7e057"]}],"mendeley":{"formattedCitation":"(Anggoro et al., 2024)","plainTextFormattedCitation":"(Anggoro et al., 2024)","previouslyFormattedCitation":"(Anggoro et al., 2024)"},"properties":{"noteIndex":0},"schema":"https://github.com/citation-style-language/schema/raw/master/csl-citation.json"}</w:instrText>
      </w:r>
      <w:r w:rsidR="00F90CCB">
        <w:rPr>
          <w:rFonts w:eastAsiaTheme="minorHAnsi"/>
          <w:sz w:val="24"/>
          <w:szCs w:val="24"/>
        </w:rPr>
        <w:fldChar w:fldCharType="separate"/>
      </w:r>
      <w:r w:rsidR="00F90CCB" w:rsidRPr="00F90CCB">
        <w:rPr>
          <w:rFonts w:eastAsiaTheme="minorHAnsi"/>
          <w:noProof/>
          <w:sz w:val="24"/>
          <w:szCs w:val="24"/>
        </w:rPr>
        <w:t>(Anggoro et al., 2024)</w:t>
      </w:r>
      <w:r w:rsidR="00F90CCB">
        <w:rPr>
          <w:rFonts w:eastAsiaTheme="minorHAnsi"/>
          <w:sz w:val="24"/>
          <w:szCs w:val="24"/>
        </w:rPr>
        <w:fldChar w:fldCharType="end"/>
      </w:r>
      <w:r w:rsidRPr="00815C1E">
        <w:rPr>
          <w:rFonts w:eastAsiaTheme="minorHAnsi"/>
          <w:sz w:val="24"/>
          <w:szCs w:val="24"/>
        </w:rPr>
        <w:t>. Digital transformation is not just about technology, but about creating a future-ready organization, and digital leadership is at the core of that process.</w:t>
      </w:r>
    </w:p>
    <w:p w14:paraId="5C0B1501" w14:textId="77777777" w:rsidR="00754159" w:rsidRPr="00754159" w:rsidRDefault="00754159" w:rsidP="00754159">
      <w:pPr>
        <w:ind w:left="720" w:firstLine="720"/>
        <w:jc w:val="both"/>
        <w:rPr>
          <w:b/>
          <w:sz w:val="28"/>
          <w:szCs w:val="28"/>
          <w:lang w:val="id"/>
        </w:rPr>
      </w:pPr>
    </w:p>
    <w:p w14:paraId="486036D7" w14:textId="4E338E5C" w:rsidR="00E43FDB" w:rsidRDefault="000958B3" w:rsidP="00E43FDB">
      <w:pPr>
        <w:spacing w:line="286" w:lineRule="auto"/>
        <w:jc w:val="both"/>
        <w:rPr>
          <w:b/>
          <w:sz w:val="28"/>
          <w:szCs w:val="28"/>
        </w:rPr>
      </w:pPr>
      <w:r>
        <w:rPr>
          <w:b/>
          <w:sz w:val="28"/>
          <w:szCs w:val="28"/>
        </w:rPr>
        <w:t>Conclusion</w:t>
      </w:r>
    </w:p>
    <w:p w14:paraId="2ADCED75" w14:textId="77777777" w:rsidR="002A74E7" w:rsidRPr="006171E9" w:rsidRDefault="002A74E7" w:rsidP="006171E9">
      <w:pPr>
        <w:rPr>
          <w:rFonts w:asciiTheme="majorBidi" w:hAnsiTheme="majorBidi" w:cstheme="majorBidi"/>
          <w:b/>
          <w:bCs/>
          <w:sz w:val="24"/>
          <w:szCs w:val="24"/>
        </w:rPr>
      </w:pPr>
      <w:r w:rsidRPr="006171E9">
        <w:rPr>
          <w:rFonts w:asciiTheme="majorBidi" w:hAnsiTheme="majorBidi" w:cstheme="majorBidi"/>
          <w:b/>
          <w:bCs/>
          <w:sz w:val="24"/>
          <w:szCs w:val="24"/>
        </w:rPr>
        <w:t>Summary</w:t>
      </w:r>
    </w:p>
    <w:p w14:paraId="788E6875" w14:textId="32A30CB3" w:rsidR="002A74E7" w:rsidRPr="002A74E7" w:rsidRDefault="002A74E7" w:rsidP="00F90CCB">
      <w:pPr>
        <w:ind w:firstLine="720"/>
        <w:contextualSpacing/>
        <w:jc w:val="both"/>
        <w:rPr>
          <w:sz w:val="24"/>
          <w:szCs w:val="24"/>
        </w:rPr>
      </w:pPr>
      <w:r w:rsidRPr="002A74E7">
        <w:rPr>
          <w:sz w:val="24"/>
          <w:szCs w:val="24"/>
        </w:rPr>
        <w:t xml:space="preserve">The digital era has brought fundamental changes in various aspects of life, including the world of business, organizations, and leadership. In the face of this complexity, traditional leadership approaches that are hierarchical and procedure-based are no longer adequate. Digital leadership emerges as a modern leadership approach that can accommodate the needs of organizations to adapt, innovate, and survive amid the dynamics of the digital era. Digital leaders are not only responsible for integrating technology into organizational strategy but also for creating a collaborative, innovative, and flexible work culture in the face of rapid change. Digital leadership involves key competencies, such as technological understanding, strategic vision, ability to manage change, data-driven decision-making, and digital culture building. These competencies enable leaders to steer the organization in the digital transformation process, from adopting new technologies to changing the way the organization works and thinks. As stated by Kane et al. </w:t>
      </w:r>
      <w:r w:rsidR="00F90CCB">
        <w:rPr>
          <w:sz w:val="24"/>
          <w:szCs w:val="24"/>
        </w:rPr>
        <w:t>i</w:t>
      </w:r>
      <w:r w:rsidRPr="002A74E7">
        <w:rPr>
          <w:sz w:val="24"/>
          <w:szCs w:val="24"/>
        </w:rPr>
        <w:t>n</w:t>
      </w:r>
      <w:r w:rsidR="00F90CCB">
        <w:rPr>
          <w:sz w:val="24"/>
          <w:szCs w:val="24"/>
        </w:rPr>
        <w:t xml:space="preserve"> </w:t>
      </w:r>
      <w:r w:rsidR="00F90CCB">
        <w:rPr>
          <w:sz w:val="24"/>
          <w:szCs w:val="24"/>
        </w:rPr>
        <w:fldChar w:fldCharType="begin" w:fldLock="1"/>
      </w:r>
      <w:r w:rsidR="00191846">
        <w:rPr>
          <w:sz w:val="24"/>
          <w:szCs w:val="24"/>
        </w:rPr>
        <w:instrText>ADDIN CSL_CITATION {"citationItems":[{"id":"ITEM-1","itemData":{"author":[{"dropping-particle":"","family":"Dewi","given":"Irra Chrisyanti","non-dropping-particle":"","parse-names":false,"suffix":""}],"container-title":"JOURNAL OF MANAGEMENT Small and Medium Enterprises","id":"ITEM-1","issue":"3","issued":{"date-parts":[["2024"]]},"page":"1439-1457","title":"PENERAPAN DIGITAL LEADERSHIP DALAM MENDORONG INOVASI DAN KREATIVITAS SDM DI SEKTOR PARIWISATA","type":"article-journal","volume":"17"},"uris":["http://www.mendeley.com/documents/?uuid=964e1bd9-4ba3-4d5a-96b5-5ea78ccd3768"]}],"mendeley":{"formattedCitation":"(Dewi, 2024)","plainTextFormattedCitation":"(Dewi, 2024)","previouslyFormattedCitation":"(Dewi, 2024)"},"properties":{"noteIndex":0},"schema":"https://github.com/citation-style-language/schema/raw/master/csl-citation.json"}</w:instrText>
      </w:r>
      <w:r w:rsidR="00F90CCB">
        <w:rPr>
          <w:sz w:val="24"/>
          <w:szCs w:val="24"/>
        </w:rPr>
        <w:fldChar w:fldCharType="separate"/>
      </w:r>
      <w:r w:rsidR="00F90CCB" w:rsidRPr="00F90CCB">
        <w:rPr>
          <w:noProof/>
          <w:sz w:val="24"/>
          <w:szCs w:val="24"/>
        </w:rPr>
        <w:t>(Dewi, 2024)</w:t>
      </w:r>
      <w:r w:rsidR="00F90CCB">
        <w:rPr>
          <w:sz w:val="24"/>
          <w:szCs w:val="24"/>
        </w:rPr>
        <w:fldChar w:fldCharType="end"/>
      </w:r>
      <w:r w:rsidRPr="002A74E7">
        <w:rPr>
          <w:sz w:val="24"/>
          <w:szCs w:val="24"/>
        </w:rPr>
        <w:t xml:space="preserve"> digital transformation is not just about technology, but about how organizations change the way they think, innovate, and work to create new value. </w:t>
      </w:r>
    </w:p>
    <w:p w14:paraId="3B7F4EC5" w14:textId="7E40F91B" w:rsidR="006171E9" w:rsidRDefault="002A74E7" w:rsidP="006171E9">
      <w:pPr>
        <w:ind w:firstLine="720"/>
        <w:contextualSpacing/>
        <w:jc w:val="both"/>
        <w:rPr>
          <w:sz w:val="24"/>
          <w:szCs w:val="24"/>
        </w:rPr>
      </w:pPr>
      <w:r w:rsidRPr="002A74E7">
        <w:rPr>
          <w:sz w:val="24"/>
          <w:szCs w:val="24"/>
        </w:rPr>
        <w:t xml:space="preserve">In addition, digital leadership also plays a role in overcoming key challenges </w:t>
      </w:r>
      <w:r w:rsidRPr="002A74E7">
        <w:rPr>
          <w:sz w:val="24"/>
          <w:szCs w:val="24"/>
        </w:rPr>
        <w:lastRenderedPageBreak/>
        <w:t xml:space="preserve">of digital transformation, such as resistance to change, lack of digital skills among employees, and high uncertainty in the business environment. By leading cultural change and empowering teams, digital leaders can ensure that organizations not only adapt to technology but also leverage it for sustainable competitive advantage. Successful digital transformation requires not only the right technology but also leaders who </w:t>
      </w:r>
      <w:r w:rsidR="00FB14DC">
        <w:rPr>
          <w:sz w:val="24"/>
          <w:szCs w:val="24"/>
        </w:rPr>
        <w:t>can</w:t>
      </w:r>
      <w:r w:rsidRPr="002A74E7">
        <w:rPr>
          <w:sz w:val="24"/>
          <w:szCs w:val="24"/>
        </w:rPr>
        <w:t xml:space="preserve"> drive change with adaptability, resilience, and </w:t>
      </w:r>
      <w:r w:rsidR="00FB14DC">
        <w:rPr>
          <w:sz w:val="24"/>
          <w:szCs w:val="24"/>
        </w:rPr>
        <w:t xml:space="preserve">a </w:t>
      </w:r>
      <w:r w:rsidRPr="002A74E7">
        <w:rPr>
          <w:sz w:val="24"/>
          <w:szCs w:val="24"/>
        </w:rPr>
        <w:t xml:space="preserve">strong vision. Digital leadership is a key element in ensuring the success of digital transformation in this complex and dynamic era. By building relevant competencies, creating a supportive organizational culture, and leveraging technology strategically, digital leaders can steer organizations </w:t>
      </w:r>
      <w:r w:rsidR="00D620F8">
        <w:rPr>
          <w:sz w:val="24"/>
          <w:szCs w:val="24"/>
        </w:rPr>
        <w:t>toward</w:t>
      </w:r>
      <w:r w:rsidRPr="002A74E7">
        <w:rPr>
          <w:sz w:val="24"/>
          <w:szCs w:val="24"/>
        </w:rPr>
        <w:t xml:space="preserve"> long-term sustainability and success. The above recommendations are expected to be a guide for organizations to prepare and implement digital leadership effectively so that they can survive and thrive amid the challenges and opportunities of the digital era.</w:t>
      </w:r>
    </w:p>
    <w:p w14:paraId="4C5014F1" w14:textId="3740491A" w:rsidR="006171E9" w:rsidRDefault="006171E9" w:rsidP="006171E9">
      <w:pPr>
        <w:ind w:firstLine="720"/>
        <w:contextualSpacing/>
        <w:jc w:val="both"/>
        <w:rPr>
          <w:sz w:val="24"/>
          <w:szCs w:val="24"/>
        </w:rPr>
      </w:pPr>
    </w:p>
    <w:p w14:paraId="2DD4E364" w14:textId="77777777" w:rsidR="006171E9" w:rsidRPr="006171E9" w:rsidRDefault="006171E9" w:rsidP="006171E9">
      <w:pPr>
        <w:contextualSpacing/>
        <w:rPr>
          <w:b/>
          <w:bCs/>
          <w:sz w:val="24"/>
          <w:szCs w:val="24"/>
          <w:lang w:val="id"/>
        </w:rPr>
      </w:pPr>
      <w:r w:rsidRPr="006171E9">
        <w:rPr>
          <w:b/>
          <w:bCs/>
          <w:sz w:val="24"/>
          <w:szCs w:val="24"/>
          <w:lang w:val="id"/>
        </w:rPr>
        <w:t>Advice</w:t>
      </w:r>
    </w:p>
    <w:p w14:paraId="5B244898" w14:textId="31B00728" w:rsidR="006171E9" w:rsidRPr="006171E9" w:rsidRDefault="006171E9" w:rsidP="006171E9">
      <w:pPr>
        <w:ind w:firstLine="720"/>
        <w:contextualSpacing/>
        <w:jc w:val="both"/>
        <w:rPr>
          <w:sz w:val="24"/>
          <w:szCs w:val="24"/>
          <w:lang w:val="id"/>
        </w:rPr>
      </w:pPr>
      <w:r w:rsidRPr="006171E9">
        <w:rPr>
          <w:sz w:val="24"/>
          <w:szCs w:val="24"/>
          <w:lang w:val="id"/>
        </w:rPr>
        <w:t>Organizations need to actively develop digital leadership competencies among their leaders. Training and development focused on technology understanding, change management, and data-driven decision-making should be a priority. In addition, leaders also need to be encouraged to develop interpersonal skills, such as communication, empathy</w:t>
      </w:r>
      <w:r w:rsidR="00D620F8">
        <w:rPr>
          <w:sz w:val="24"/>
          <w:szCs w:val="24"/>
          <w:lang w:val="id"/>
        </w:rPr>
        <w:t>,</w:t>
      </w:r>
      <w:r w:rsidRPr="006171E9">
        <w:rPr>
          <w:sz w:val="24"/>
          <w:szCs w:val="24"/>
          <w:lang w:val="id"/>
        </w:rPr>
        <w:t xml:space="preserve"> and trust-building abilities, which are critical in managing organizational change. Digital transformation can only succeed if it is supported by an adaptive and innovative organizational culture. Digital leaders should focus on creating a collaborative work environment where employees feel supported to share ideas, try new approaches</w:t>
      </w:r>
      <w:r w:rsidR="00D620F8">
        <w:rPr>
          <w:sz w:val="24"/>
          <w:szCs w:val="24"/>
          <w:lang w:val="id"/>
        </w:rPr>
        <w:t>,</w:t>
      </w:r>
      <w:r w:rsidRPr="006171E9">
        <w:rPr>
          <w:sz w:val="24"/>
          <w:szCs w:val="24"/>
          <w:lang w:val="id"/>
        </w:rPr>
        <w:t xml:space="preserve"> and learn from failures. Organizations also need to build a mindset that values experimentation, flexibility</w:t>
      </w:r>
      <w:r w:rsidR="00D620F8">
        <w:rPr>
          <w:sz w:val="24"/>
          <w:szCs w:val="24"/>
          <w:lang w:val="id"/>
        </w:rPr>
        <w:t>,</w:t>
      </w:r>
      <w:r w:rsidRPr="006171E9">
        <w:rPr>
          <w:sz w:val="24"/>
          <w:szCs w:val="24"/>
          <w:lang w:val="id"/>
        </w:rPr>
        <w:t xml:space="preserve"> and continuous learning. To support digital transformation, organizations must ensure that all employees have adequate digital literacy. Digital skills training and development programs need to be implemented thoroughly, not only for </w:t>
      </w:r>
      <w:r w:rsidR="00D620F8">
        <w:rPr>
          <w:sz w:val="24"/>
          <w:szCs w:val="24"/>
          <w:lang w:val="id"/>
        </w:rPr>
        <w:t xml:space="preserve">the </w:t>
      </w:r>
      <w:r w:rsidRPr="006171E9">
        <w:rPr>
          <w:sz w:val="24"/>
          <w:szCs w:val="24"/>
          <w:lang w:val="id"/>
        </w:rPr>
        <w:t>management level but also for operational employees. Strong digital literacy will help organizations to adopt new technologies more quickly and effectively.</w:t>
      </w:r>
    </w:p>
    <w:p w14:paraId="38414556" w14:textId="2956C9A1" w:rsidR="006171E9" w:rsidRDefault="006171E9" w:rsidP="006171E9">
      <w:pPr>
        <w:ind w:firstLine="720"/>
        <w:contextualSpacing/>
        <w:jc w:val="both"/>
        <w:rPr>
          <w:sz w:val="24"/>
          <w:szCs w:val="24"/>
          <w:lang w:val="id"/>
        </w:rPr>
      </w:pPr>
      <w:r w:rsidRPr="006171E9">
        <w:rPr>
          <w:sz w:val="24"/>
          <w:szCs w:val="24"/>
          <w:lang w:val="id"/>
        </w:rPr>
        <w:t>Organizations need to adopt a data-driven decision-making approach across business functions. Digital leaders should encourage the use of data to support analysis, prediction</w:t>
      </w:r>
      <w:r w:rsidR="00D620F8">
        <w:rPr>
          <w:sz w:val="24"/>
          <w:szCs w:val="24"/>
          <w:lang w:val="id"/>
        </w:rPr>
        <w:t>,</w:t>
      </w:r>
      <w:r w:rsidRPr="006171E9">
        <w:rPr>
          <w:sz w:val="24"/>
          <w:szCs w:val="24"/>
          <w:lang w:val="id"/>
        </w:rPr>
        <w:t xml:space="preserve"> and evaluation so that decisions are more accurate and in line with organizational needs. To achieve this, investment in data infrastructure, such as big data analytics and data visualization tools, should be a priority. Digital transformation often involves high uncertainty and risk. Therefore, digital leaders must prepare the organization to face change with flexibility and resilience. This can be achieved by building adaptive strategies, diversifying risks, and creating a work culture that is open to change. Digital leaders also need to look beyond their organization and build collaborations with various stakeholders in the digital ecosystem, such as business partners, tech startups, and digital communities. These collaborations can help organizations gain new insights, accelerate technology adoption, and create innovations that are more relevant to market needs. Digital transformation is not a one-time process, but a journey that requires continuous evaluation and improvement. Digital leaders should regularly review the strategy, process, and results of their digital transformation and make adjustments as needed. With this approach, organizations can ensure that they remain relevant and </w:t>
      </w:r>
      <w:r w:rsidRPr="006171E9">
        <w:rPr>
          <w:sz w:val="24"/>
          <w:szCs w:val="24"/>
          <w:lang w:val="id"/>
        </w:rPr>
        <w:lastRenderedPageBreak/>
        <w:t>competitive in the ever-evolving digital era.</w:t>
      </w:r>
    </w:p>
    <w:p w14:paraId="4F6E3912" w14:textId="77777777" w:rsidR="006171E9" w:rsidRPr="006171E9" w:rsidRDefault="006171E9" w:rsidP="006171E9">
      <w:pPr>
        <w:ind w:firstLine="720"/>
        <w:contextualSpacing/>
        <w:jc w:val="both"/>
        <w:rPr>
          <w:sz w:val="24"/>
          <w:szCs w:val="24"/>
          <w:lang w:val="id"/>
        </w:rPr>
      </w:pPr>
    </w:p>
    <w:p w14:paraId="64BCBC73" w14:textId="607C7A35" w:rsidR="00E43FDB" w:rsidRDefault="000958B3" w:rsidP="00E43FDB">
      <w:pPr>
        <w:contextualSpacing/>
        <w:jc w:val="both"/>
        <w:rPr>
          <w:b/>
          <w:bCs/>
          <w:sz w:val="28"/>
          <w:szCs w:val="28"/>
        </w:rPr>
      </w:pPr>
      <w:r>
        <w:rPr>
          <w:b/>
          <w:bCs/>
          <w:sz w:val="28"/>
          <w:szCs w:val="28"/>
        </w:rPr>
        <w:t>References</w:t>
      </w:r>
    </w:p>
    <w:p w14:paraId="02CCE770" w14:textId="48905703" w:rsidR="000857CD" w:rsidRPr="000857CD" w:rsidRDefault="000857CD" w:rsidP="000857CD">
      <w:pPr>
        <w:adjustRightInd w:val="0"/>
        <w:ind w:left="480" w:hanging="480"/>
        <w:jc w:val="both"/>
        <w:rPr>
          <w:noProof/>
          <w:sz w:val="24"/>
          <w:szCs w:val="24"/>
        </w:rPr>
      </w:pPr>
      <w:r w:rsidRPr="000857CD">
        <w:rPr>
          <w:b/>
          <w:bCs/>
          <w:sz w:val="24"/>
          <w:szCs w:val="24"/>
        </w:rPr>
        <w:fldChar w:fldCharType="begin" w:fldLock="1"/>
      </w:r>
      <w:r w:rsidRPr="000857CD">
        <w:rPr>
          <w:b/>
          <w:bCs/>
          <w:sz w:val="24"/>
          <w:szCs w:val="24"/>
        </w:rPr>
        <w:instrText xml:space="preserve">ADDIN Mendeley Bibliography CSL_BIBLIOGRAPHY </w:instrText>
      </w:r>
      <w:r w:rsidRPr="000857CD">
        <w:rPr>
          <w:b/>
          <w:bCs/>
          <w:sz w:val="24"/>
          <w:szCs w:val="24"/>
        </w:rPr>
        <w:fldChar w:fldCharType="separate"/>
      </w:r>
      <w:r w:rsidRPr="000857CD">
        <w:rPr>
          <w:noProof/>
          <w:sz w:val="24"/>
          <w:szCs w:val="24"/>
        </w:rPr>
        <w:t xml:space="preserve">Agustin, C. S., Sari, T. D. V., Aisyah, P., &amp; Anshori, M. I. (2023). Pengembangan Keterampilan Adaptabilitas Karyawan. </w:t>
      </w:r>
      <w:r w:rsidRPr="000857CD">
        <w:rPr>
          <w:i/>
          <w:iCs/>
          <w:noProof/>
          <w:sz w:val="24"/>
          <w:szCs w:val="24"/>
        </w:rPr>
        <w:t>Jurnal Nuansa: Publikasi Ilmu Manajemen Dan Ekonomi Syariah</w:t>
      </w:r>
      <w:r w:rsidRPr="000857CD">
        <w:rPr>
          <w:noProof/>
          <w:sz w:val="24"/>
          <w:szCs w:val="24"/>
        </w:rPr>
        <w:t xml:space="preserve">, </w:t>
      </w:r>
      <w:r w:rsidRPr="000857CD">
        <w:rPr>
          <w:i/>
          <w:iCs/>
          <w:noProof/>
          <w:sz w:val="24"/>
          <w:szCs w:val="24"/>
        </w:rPr>
        <w:t>1</w:t>
      </w:r>
      <w:r w:rsidRPr="000857CD">
        <w:rPr>
          <w:noProof/>
          <w:sz w:val="24"/>
          <w:szCs w:val="24"/>
        </w:rPr>
        <w:t>(4), 119–140. https://doi.org/10.61132/nuansa.v1i4.363</w:t>
      </w:r>
    </w:p>
    <w:p w14:paraId="09D76D63"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Alawiah, E. T., &amp; Tukiran, M. (2024). Digital Leadership and Digital Transformation: Systematic Literature Review. </w:t>
      </w:r>
      <w:r w:rsidRPr="000857CD">
        <w:rPr>
          <w:i/>
          <w:iCs/>
          <w:noProof/>
          <w:sz w:val="24"/>
          <w:szCs w:val="24"/>
        </w:rPr>
        <w:t>International Journal of Social and Management Studies</w:t>
      </w:r>
      <w:r w:rsidRPr="000857CD">
        <w:rPr>
          <w:noProof/>
          <w:sz w:val="24"/>
          <w:szCs w:val="24"/>
        </w:rPr>
        <w:t xml:space="preserve">, </w:t>
      </w:r>
      <w:r w:rsidRPr="000857CD">
        <w:rPr>
          <w:i/>
          <w:iCs/>
          <w:noProof/>
          <w:sz w:val="24"/>
          <w:szCs w:val="24"/>
        </w:rPr>
        <w:t>5</w:t>
      </w:r>
      <w:r w:rsidRPr="000857CD">
        <w:rPr>
          <w:noProof/>
          <w:sz w:val="24"/>
          <w:szCs w:val="24"/>
        </w:rPr>
        <w:t>(3), 27–34.</w:t>
      </w:r>
    </w:p>
    <w:p w14:paraId="288C1D33"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Anggoro, S., Nurhayati, S., Ismail, A., &amp; Yakub. (2024). </w:t>
      </w:r>
      <w:r w:rsidRPr="000857CD">
        <w:rPr>
          <w:i/>
          <w:iCs/>
          <w:noProof/>
          <w:sz w:val="24"/>
          <w:szCs w:val="24"/>
        </w:rPr>
        <w:t>Transformasi Digital</w:t>
      </w:r>
      <w:r w:rsidRPr="000857CD">
        <w:rPr>
          <w:noProof/>
          <w:sz w:val="24"/>
          <w:szCs w:val="24"/>
        </w:rPr>
        <w:t xml:space="preserve"> (A. P. Hawari (ed.); 1st ed., Vol. 16, Issue 1). PT. Media Penerbit Indonesia.</w:t>
      </w:r>
    </w:p>
    <w:p w14:paraId="2248FAC5"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Cahyarini, F. D. (2021). Implementasi Digital Leadership dalam Pengembangan Kompetensi Digital pada Pelayanan Publik. </w:t>
      </w:r>
      <w:r w:rsidRPr="000857CD">
        <w:rPr>
          <w:i/>
          <w:iCs/>
          <w:noProof/>
          <w:sz w:val="24"/>
          <w:szCs w:val="24"/>
        </w:rPr>
        <w:t>Jurnal Studi Komunikasi Dan Media</w:t>
      </w:r>
      <w:r w:rsidRPr="000857CD">
        <w:rPr>
          <w:noProof/>
          <w:sz w:val="24"/>
          <w:szCs w:val="24"/>
        </w:rPr>
        <w:t xml:space="preserve">, </w:t>
      </w:r>
      <w:r w:rsidRPr="000857CD">
        <w:rPr>
          <w:i/>
          <w:iCs/>
          <w:noProof/>
          <w:sz w:val="24"/>
          <w:szCs w:val="24"/>
        </w:rPr>
        <w:t>25</w:t>
      </w:r>
      <w:r w:rsidRPr="000857CD">
        <w:rPr>
          <w:noProof/>
          <w:sz w:val="24"/>
          <w:szCs w:val="24"/>
        </w:rPr>
        <w:t>(1), 47. https://doi.org/10.31445/jskm.2021.3780</w:t>
      </w:r>
    </w:p>
    <w:p w14:paraId="64C92C92"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Dewi, I. C. (2024). PENERAPAN DIGITAL LEADERSHIP DALAM MENDORONG INOVASI DAN KREATIVITAS SDM DI SEKTOR PARIWISATA. </w:t>
      </w:r>
      <w:r w:rsidRPr="000857CD">
        <w:rPr>
          <w:i/>
          <w:iCs/>
          <w:noProof/>
          <w:sz w:val="24"/>
          <w:szCs w:val="24"/>
        </w:rPr>
        <w:t>JOURNAL OF MANAGEMENT Small and Medium Enterprises</w:t>
      </w:r>
      <w:r w:rsidRPr="000857CD">
        <w:rPr>
          <w:noProof/>
          <w:sz w:val="24"/>
          <w:szCs w:val="24"/>
        </w:rPr>
        <w:t xml:space="preserve">, </w:t>
      </w:r>
      <w:r w:rsidRPr="000857CD">
        <w:rPr>
          <w:i/>
          <w:iCs/>
          <w:noProof/>
          <w:sz w:val="24"/>
          <w:szCs w:val="24"/>
        </w:rPr>
        <w:t>17</w:t>
      </w:r>
      <w:r w:rsidRPr="000857CD">
        <w:rPr>
          <w:noProof/>
          <w:sz w:val="24"/>
          <w:szCs w:val="24"/>
        </w:rPr>
        <w:t>(3), 1439–1457.</w:t>
      </w:r>
    </w:p>
    <w:p w14:paraId="14BFCCCC" w14:textId="17543892" w:rsidR="000857CD" w:rsidRPr="000857CD" w:rsidRDefault="000857CD" w:rsidP="000857CD">
      <w:pPr>
        <w:adjustRightInd w:val="0"/>
        <w:ind w:left="480" w:hanging="480"/>
        <w:jc w:val="both"/>
        <w:rPr>
          <w:noProof/>
          <w:sz w:val="24"/>
          <w:szCs w:val="24"/>
        </w:rPr>
      </w:pPr>
      <w:r w:rsidRPr="000857CD">
        <w:rPr>
          <w:noProof/>
          <w:sz w:val="24"/>
          <w:szCs w:val="24"/>
        </w:rPr>
        <w:t xml:space="preserve">Eka Rachmawati, Ade Rizaldi Hidayatullah, &amp; Mochammad Isa Anshori. (2023). Gaya Kepemimpinan Adaptive Leadership Seorang Pemimpin; Studi Literatur. </w:t>
      </w:r>
      <w:r w:rsidR="00145642">
        <w:rPr>
          <w:i/>
          <w:iCs/>
          <w:noProof/>
          <w:sz w:val="24"/>
          <w:szCs w:val="24"/>
        </w:rPr>
        <w:t>Journal</w:t>
      </w:r>
      <w:r w:rsidRPr="000857CD">
        <w:rPr>
          <w:i/>
          <w:iCs/>
          <w:noProof/>
          <w:sz w:val="24"/>
          <w:szCs w:val="24"/>
        </w:rPr>
        <w:t xml:space="preserve"> of Management and Social Sciences</w:t>
      </w:r>
      <w:r w:rsidRPr="000857CD">
        <w:rPr>
          <w:noProof/>
          <w:sz w:val="24"/>
          <w:szCs w:val="24"/>
        </w:rPr>
        <w:t xml:space="preserve">, </w:t>
      </w:r>
      <w:r w:rsidRPr="000857CD">
        <w:rPr>
          <w:i/>
          <w:iCs/>
          <w:noProof/>
          <w:sz w:val="24"/>
          <w:szCs w:val="24"/>
        </w:rPr>
        <w:t>1</w:t>
      </w:r>
      <w:r w:rsidRPr="000857CD">
        <w:rPr>
          <w:noProof/>
          <w:sz w:val="24"/>
          <w:szCs w:val="24"/>
        </w:rPr>
        <w:t>(3), 195–210. https://doi.org/10.59031/jmsc.v1i3.168</w:t>
      </w:r>
    </w:p>
    <w:p w14:paraId="1D20718C"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Ferinia, R. (2022). </w:t>
      </w:r>
      <w:r w:rsidRPr="000857CD">
        <w:rPr>
          <w:i/>
          <w:iCs/>
          <w:noProof/>
          <w:sz w:val="24"/>
          <w:szCs w:val="24"/>
        </w:rPr>
        <w:t>Kepemimpinan digital di era industri 4.0</w:t>
      </w:r>
      <w:r w:rsidRPr="000857CD">
        <w:rPr>
          <w:noProof/>
          <w:sz w:val="24"/>
          <w:szCs w:val="24"/>
        </w:rPr>
        <w:t xml:space="preserve"> (E. Figur (ed.); 1st ed.). Pustaka Aksara.</w:t>
      </w:r>
    </w:p>
    <w:p w14:paraId="00B0CD9F"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Haudi, Marsudi, L., Ariyanto, A., &amp; Siagian, A. O. (2021). </w:t>
      </w:r>
      <w:r w:rsidRPr="000857CD">
        <w:rPr>
          <w:i/>
          <w:iCs/>
          <w:noProof/>
          <w:sz w:val="24"/>
          <w:szCs w:val="24"/>
        </w:rPr>
        <w:t>Pengantar Manajemen Talenta</w:t>
      </w:r>
      <w:r w:rsidRPr="000857CD">
        <w:rPr>
          <w:noProof/>
          <w:sz w:val="24"/>
          <w:szCs w:val="24"/>
        </w:rPr>
        <w:t>.</w:t>
      </w:r>
    </w:p>
    <w:p w14:paraId="19CD045C"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Jayanthi, R., &amp; Dinaseviani, A. (2022). Kesenjangan Digital dan Solusi yang Diterapkan di Indonesia Selama Pandemi COVID-19. </w:t>
      </w:r>
      <w:r w:rsidRPr="000857CD">
        <w:rPr>
          <w:i/>
          <w:iCs/>
          <w:noProof/>
          <w:sz w:val="24"/>
          <w:szCs w:val="24"/>
        </w:rPr>
        <w:t>JURNAL IPTEKKOM Jurnal Ilmu Pengetahuan &amp; Teknologi Informasi</w:t>
      </w:r>
      <w:r w:rsidRPr="000857CD">
        <w:rPr>
          <w:noProof/>
          <w:sz w:val="24"/>
          <w:szCs w:val="24"/>
        </w:rPr>
        <w:t xml:space="preserve">, </w:t>
      </w:r>
      <w:r w:rsidRPr="000857CD">
        <w:rPr>
          <w:i/>
          <w:iCs/>
          <w:noProof/>
          <w:sz w:val="24"/>
          <w:szCs w:val="24"/>
        </w:rPr>
        <w:t>24</w:t>
      </w:r>
      <w:r w:rsidRPr="000857CD">
        <w:rPr>
          <w:noProof/>
          <w:sz w:val="24"/>
          <w:szCs w:val="24"/>
        </w:rPr>
        <w:t>(2), 187–200. https://doi.org/10.17933/iptekkom.24.2.2022.187-200</w:t>
      </w:r>
    </w:p>
    <w:p w14:paraId="692D0EB8" w14:textId="61C3D73B" w:rsidR="000857CD" w:rsidRPr="000857CD" w:rsidRDefault="000857CD" w:rsidP="000857CD">
      <w:pPr>
        <w:adjustRightInd w:val="0"/>
        <w:ind w:left="480" w:hanging="480"/>
        <w:jc w:val="both"/>
        <w:rPr>
          <w:noProof/>
          <w:sz w:val="24"/>
          <w:szCs w:val="24"/>
        </w:rPr>
      </w:pPr>
      <w:r w:rsidRPr="000857CD">
        <w:rPr>
          <w:noProof/>
          <w:sz w:val="24"/>
          <w:szCs w:val="24"/>
        </w:rPr>
        <w:t xml:space="preserve">Juhro, S. M. (2021). </w:t>
      </w:r>
      <w:r w:rsidR="00145642">
        <w:rPr>
          <w:i/>
          <w:iCs/>
          <w:noProof/>
          <w:sz w:val="24"/>
          <w:szCs w:val="24"/>
        </w:rPr>
        <w:t>Transformational</w:t>
      </w:r>
      <w:r w:rsidRPr="000857CD">
        <w:rPr>
          <w:i/>
          <w:iCs/>
          <w:noProof/>
          <w:sz w:val="24"/>
          <w:szCs w:val="24"/>
        </w:rPr>
        <w:t xml:space="preserve"> Leadership</w:t>
      </w:r>
      <w:r w:rsidRPr="000857CD">
        <w:rPr>
          <w:noProof/>
          <w:sz w:val="24"/>
          <w:szCs w:val="24"/>
        </w:rPr>
        <w:t xml:space="preserve"> (S. M. Juhro (ed.); II, Vol. 25, Issue June). Bank Indonesia Institute.</w:t>
      </w:r>
    </w:p>
    <w:p w14:paraId="009A9143"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Junita, A. (2021). </w:t>
      </w:r>
      <w:r w:rsidRPr="000857CD">
        <w:rPr>
          <w:i/>
          <w:iCs/>
          <w:noProof/>
          <w:sz w:val="24"/>
          <w:szCs w:val="24"/>
        </w:rPr>
        <w:t>Leadership di Era Digital-Kepemimpinan Agile 4.0</w:t>
      </w:r>
      <w:r w:rsidRPr="000857CD">
        <w:rPr>
          <w:noProof/>
          <w:sz w:val="24"/>
          <w:szCs w:val="24"/>
        </w:rPr>
        <w:t>.</w:t>
      </w:r>
    </w:p>
    <w:p w14:paraId="44C35C0E"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Kosasih, A., &amp; Aditya, T. (2024). </w:t>
      </w:r>
      <w:r w:rsidRPr="000857CD">
        <w:rPr>
          <w:i/>
          <w:iCs/>
          <w:noProof/>
          <w:sz w:val="24"/>
          <w:szCs w:val="24"/>
        </w:rPr>
        <w:t>Digital Leadership dalam Digital Governance untuk Pelayanan Publik Digital di Kota Tangerang</w:t>
      </w:r>
      <w:r w:rsidRPr="000857CD">
        <w:rPr>
          <w:noProof/>
          <w:sz w:val="24"/>
          <w:szCs w:val="24"/>
        </w:rPr>
        <w:t xml:space="preserve">. </w:t>
      </w:r>
      <w:r w:rsidRPr="000857CD">
        <w:rPr>
          <w:i/>
          <w:iCs/>
          <w:noProof/>
          <w:sz w:val="24"/>
          <w:szCs w:val="24"/>
        </w:rPr>
        <w:t>5</w:t>
      </w:r>
      <w:r w:rsidRPr="000857CD">
        <w:rPr>
          <w:noProof/>
          <w:sz w:val="24"/>
          <w:szCs w:val="24"/>
        </w:rPr>
        <w:t>(1), 639–652.</w:t>
      </w:r>
    </w:p>
    <w:p w14:paraId="15AF5F14"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Kusumastuti, A., &amp; Khoiron, A. M. (2019). Metode Penelitian Kualitatif. In Anis (Ed.), </w:t>
      </w:r>
      <w:r w:rsidRPr="000857CD">
        <w:rPr>
          <w:i/>
          <w:iCs/>
          <w:noProof/>
          <w:sz w:val="24"/>
          <w:szCs w:val="24"/>
        </w:rPr>
        <w:t>Lembaga Pendidikan Sukarno Pressindo</w:t>
      </w:r>
      <w:r w:rsidRPr="000857CD">
        <w:rPr>
          <w:noProof/>
          <w:sz w:val="24"/>
          <w:szCs w:val="24"/>
        </w:rPr>
        <w:t xml:space="preserve"> (1st ed., Vol. 11, Issue 1). Lembaga Pendidikan Sukarno Pressindo. http://scioteca.caf.com/bitstream/handle/123456789/1091/RED2017-Eng-8ene.pdf?sequence=12&amp;isAllowed=y%0Ahttp://dx.doi.org/10.1016/j.regsciurbeco.2008.06.005%0Ahttps://www.researchgate.net/publication/305320484_SISTEM_PEMBETUNGAN_TERPUSAT_STRATEGI_MELESTARI</w:t>
      </w:r>
    </w:p>
    <w:p w14:paraId="03DF46FB"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Melliasari, H., Dwiyono, I., Purwadhi, &amp; Widjaya, Y. R. (2024). DIGITAL LEADERSHIP SKILL DAN PERANANNYA BAGI KEPEMIMPINAN INSTITUSI PELAYANAN KESEHATAN DI ERA DIGITAL. </w:t>
      </w:r>
      <w:r w:rsidRPr="000857CD">
        <w:rPr>
          <w:i/>
          <w:iCs/>
          <w:noProof/>
          <w:sz w:val="24"/>
          <w:szCs w:val="24"/>
        </w:rPr>
        <w:t>Journal Syintax Idea</w:t>
      </w:r>
      <w:r w:rsidRPr="000857CD">
        <w:rPr>
          <w:noProof/>
          <w:sz w:val="24"/>
          <w:szCs w:val="24"/>
        </w:rPr>
        <w:t xml:space="preserve">, </w:t>
      </w:r>
      <w:r w:rsidRPr="000857CD">
        <w:rPr>
          <w:i/>
          <w:iCs/>
          <w:noProof/>
          <w:sz w:val="24"/>
          <w:szCs w:val="24"/>
        </w:rPr>
        <w:t>15</w:t>
      </w:r>
      <w:r w:rsidRPr="000857CD">
        <w:rPr>
          <w:noProof/>
          <w:sz w:val="24"/>
          <w:szCs w:val="24"/>
        </w:rPr>
        <w:t>(1), 37–48.</w:t>
      </w:r>
    </w:p>
    <w:p w14:paraId="27B2ADF4"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Mikuskova, E. B. (2023). European Journal of Educational Research. </w:t>
      </w:r>
      <w:r w:rsidRPr="000857CD">
        <w:rPr>
          <w:i/>
          <w:iCs/>
          <w:noProof/>
          <w:sz w:val="24"/>
          <w:szCs w:val="24"/>
        </w:rPr>
        <w:t xml:space="preserve">European </w:t>
      </w:r>
      <w:r w:rsidRPr="000857CD">
        <w:rPr>
          <w:i/>
          <w:iCs/>
          <w:noProof/>
          <w:sz w:val="24"/>
          <w:szCs w:val="24"/>
        </w:rPr>
        <w:lastRenderedPageBreak/>
        <w:t>Journal of Educational Research</w:t>
      </w:r>
      <w:r w:rsidRPr="000857CD">
        <w:rPr>
          <w:noProof/>
          <w:sz w:val="24"/>
          <w:szCs w:val="24"/>
        </w:rPr>
        <w:t xml:space="preserve">, </w:t>
      </w:r>
      <w:r w:rsidRPr="000857CD">
        <w:rPr>
          <w:i/>
          <w:iCs/>
          <w:noProof/>
          <w:sz w:val="24"/>
          <w:szCs w:val="24"/>
        </w:rPr>
        <w:t>12</w:t>
      </w:r>
      <w:r w:rsidRPr="000857CD">
        <w:rPr>
          <w:noProof/>
          <w:sz w:val="24"/>
          <w:szCs w:val="24"/>
        </w:rPr>
        <w:t>(4), 1657–1665.</w:t>
      </w:r>
    </w:p>
    <w:p w14:paraId="0CC827E9"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Norliani, Sari, M. N., Safarudin, M. S., Jaya, R., Baharuddin, &amp; Nugraha, A. R. (2024). Transformasi Digital dan Dampaknya pada Organisasi : Tinjauan Terhadap Implementasi Teknologi Informatika. </w:t>
      </w:r>
      <w:r w:rsidRPr="000857CD">
        <w:rPr>
          <w:i/>
          <w:iCs/>
          <w:noProof/>
          <w:sz w:val="24"/>
          <w:szCs w:val="24"/>
        </w:rPr>
        <w:t>JurnalReviewPendidikandanPengajaran</w:t>
      </w:r>
      <w:r w:rsidRPr="000857CD">
        <w:rPr>
          <w:noProof/>
          <w:sz w:val="24"/>
          <w:szCs w:val="24"/>
        </w:rPr>
        <w:t xml:space="preserve">, </w:t>
      </w:r>
      <w:r w:rsidRPr="000857CD">
        <w:rPr>
          <w:i/>
          <w:iCs/>
          <w:noProof/>
          <w:sz w:val="24"/>
          <w:szCs w:val="24"/>
        </w:rPr>
        <w:t>7</w:t>
      </w:r>
      <w:r w:rsidRPr="000857CD">
        <w:rPr>
          <w:noProof/>
          <w:sz w:val="24"/>
          <w:szCs w:val="24"/>
        </w:rPr>
        <w:t>(3), 10779–10787. https://journal.universitaspahlawan.ac.id/index.php/jrpp/article/view/31987/21465</w:t>
      </w:r>
    </w:p>
    <w:p w14:paraId="75AFC6F2"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Rachmad, Y., Indrayani, N., Harto, B., Judijanto, L., Rukmana, A., Rahmawati, N., Ambulani, N., &amp; Saktisyahputra. (2024). </w:t>
      </w:r>
      <w:r w:rsidRPr="000857CD">
        <w:rPr>
          <w:i/>
          <w:iCs/>
          <w:noProof/>
          <w:sz w:val="24"/>
          <w:szCs w:val="24"/>
        </w:rPr>
        <w:t>DIGITAL TECHNOLOGY MANAGEMENT (Penggunaan Teknologi dalam Mengelola Manajemen yang Berdaya Saing)</w:t>
      </w:r>
      <w:r w:rsidRPr="000857CD">
        <w:rPr>
          <w:noProof/>
          <w:sz w:val="24"/>
          <w:szCs w:val="24"/>
        </w:rPr>
        <w:t>.</w:t>
      </w:r>
    </w:p>
    <w:p w14:paraId="73701FAE"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Redhana, I. W. (2024). </w:t>
      </w:r>
      <w:r w:rsidRPr="000857CD">
        <w:rPr>
          <w:i/>
          <w:iCs/>
          <w:noProof/>
          <w:sz w:val="24"/>
          <w:szCs w:val="24"/>
        </w:rPr>
        <w:t>LIterasi Digital</w:t>
      </w:r>
      <w:r w:rsidRPr="000857CD">
        <w:rPr>
          <w:noProof/>
          <w:sz w:val="24"/>
          <w:szCs w:val="24"/>
        </w:rPr>
        <w:t>.</w:t>
      </w:r>
    </w:p>
    <w:p w14:paraId="2F7C5A76"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Rohmaniah, R., &amp; Sri Pudjiarti, E. (2024). Peran Kepemimpinan dalam Mengadaptasi Bisnis ke Era Revolusi Industri Digital: Studi Kasus dan Implikasinya. </w:t>
      </w:r>
      <w:r w:rsidRPr="000857CD">
        <w:rPr>
          <w:i/>
          <w:iCs/>
          <w:noProof/>
          <w:sz w:val="24"/>
          <w:szCs w:val="24"/>
        </w:rPr>
        <w:t>Transformasi: Journal of Economics and Business Management</w:t>
      </w:r>
      <w:r w:rsidRPr="000857CD">
        <w:rPr>
          <w:noProof/>
          <w:sz w:val="24"/>
          <w:szCs w:val="24"/>
        </w:rPr>
        <w:t xml:space="preserve">, </w:t>
      </w:r>
      <w:r w:rsidRPr="000857CD">
        <w:rPr>
          <w:i/>
          <w:iCs/>
          <w:noProof/>
          <w:sz w:val="24"/>
          <w:szCs w:val="24"/>
        </w:rPr>
        <w:t>3</w:t>
      </w:r>
      <w:r w:rsidRPr="000857CD">
        <w:rPr>
          <w:noProof/>
          <w:sz w:val="24"/>
          <w:szCs w:val="24"/>
        </w:rPr>
        <w:t>(1), 239–253. https://doi.org/10.56444/transformasi.v3i1.1684</w:t>
      </w:r>
    </w:p>
    <w:p w14:paraId="50A72B45"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Shalahuddin. (2020). Karakteristik Kepemimpinan Transformasional. </w:t>
      </w:r>
      <w:r w:rsidRPr="000857CD">
        <w:rPr>
          <w:i/>
          <w:iCs/>
          <w:noProof/>
          <w:sz w:val="24"/>
          <w:szCs w:val="24"/>
        </w:rPr>
        <w:t>Media Neliti</w:t>
      </w:r>
      <w:r w:rsidRPr="000857CD">
        <w:rPr>
          <w:noProof/>
          <w:sz w:val="24"/>
          <w:szCs w:val="24"/>
        </w:rPr>
        <w:t xml:space="preserve">, </w:t>
      </w:r>
      <w:r w:rsidRPr="000857CD">
        <w:rPr>
          <w:i/>
          <w:iCs/>
          <w:noProof/>
          <w:sz w:val="24"/>
          <w:szCs w:val="24"/>
        </w:rPr>
        <w:t>1</w:t>
      </w:r>
      <w:r w:rsidRPr="000857CD">
        <w:rPr>
          <w:noProof/>
          <w:sz w:val="24"/>
          <w:szCs w:val="24"/>
        </w:rPr>
        <w:t>(2), 171–188.</w:t>
      </w:r>
    </w:p>
    <w:p w14:paraId="3833DE11"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Sofiyanto, M., Isa Anshori, M., &amp; Andriani, N. (2024). Transformasi Kepemimpinan Dalam Manajemen Strategis Di Era Digital: Tinjauan Literatur Review. </w:t>
      </w:r>
      <w:r w:rsidRPr="000857CD">
        <w:rPr>
          <w:i/>
          <w:iCs/>
          <w:noProof/>
          <w:sz w:val="24"/>
          <w:szCs w:val="24"/>
        </w:rPr>
        <w:t>Jurnal Masharif Al-Syariah: Jurnal Ekonomi Dan Perbankan Syariah</w:t>
      </w:r>
      <w:r w:rsidRPr="000857CD">
        <w:rPr>
          <w:noProof/>
          <w:sz w:val="24"/>
          <w:szCs w:val="24"/>
        </w:rPr>
        <w:t xml:space="preserve">, </w:t>
      </w:r>
      <w:r w:rsidRPr="000857CD">
        <w:rPr>
          <w:i/>
          <w:iCs/>
          <w:noProof/>
          <w:sz w:val="24"/>
          <w:szCs w:val="24"/>
        </w:rPr>
        <w:t>9</w:t>
      </w:r>
      <w:r w:rsidRPr="000857CD">
        <w:rPr>
          <w:noProof/>
          <w:sz w:val="24"/>
          <w:szCs w:val="24"/>
        </w:rPr>
        <w:t>(1), 290–297. https://www.doi.org/10.30651/jms.v9i1.21057</w:t>
      </w:r>
    </w:p>
    <w:p w14:paraId="38DB1083"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Tulungen, E. E. W., Saerang, D. P. E., &amp; Maramis, J. B. (2022). Transformasi Digital : Peran Kepemimpinan Digital. </w:t>
      </w:r>
      <w:r w:rsidRPr="000857CD">
        <w:rPr>
          <w:i/>
          <w:iCs/>
          <w:noProof/>
          <w:sz w:val="24"/>
          <w:szCs w:val="24"/>
        </w:rPr>
        <w:t>Jurnal EMBA : Jurnal Riset Ekonomi, Manajemen, Bisnis Dan Akuntansi</w:t>
      </w:r>
      <w:r w:rsidRPr="000857CD">
        <w:rPr>
          <w:noProof/>
          <w:sz w:val="24"/>
          <w:szCs w:val="24"/>
        </w:rPr>
        <w:t xml:space="preserve">, </w:t>
      </w:r>
      <w:r w:rsidRPr="000857CD">
        <w:rPr>
          <w:i/>
          <w:iCs/>
          <w:noProof/>
          <w:sz w:val="24"/>
          <w:szCs w:val="24"/>
        </w:rPr>
        <w:t>10</w:t>
      </w:r>
      <w:r w:rsidRPr="000857CD">
        <w:rPr>
          <w:noProof/>
          <w:sz w:val="24"/>
          <w:szCs w:val="24"/>
        </w:rPr>
        <w:t>(2), 1116–1123. https://doi.org/10.35794/emba.v10i2.41399</w:t>
      </w:r>
    </w:p>
    <w:p w14:paraId="47153F5E"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Turyadi, I., Zulkifli, Tawil, M. R., Ali, H., &amp; Abdurrahman, S. (2023). The role of digital leadership in organizations to improve employee performance and business success. </w:t>
      </w:r>
      <w:r w:rsidRPr="000857CD">
        <w:rPr>
          <w:i/>
          <w:iCs/>
          <w:noProof/>
          <w:sz w:val="24"/>
          <w:szCs w:val="24"/>
        </w:rPr>
        <w:t>Jurnal Ekonomi</w:t>
      </w:r>
      <w:r w:rsidRPr="000857CD">
        <w:rPr>
          <w:noProof/>
          <w:sz w:val="24"/>
          <w:szCs w:val="24"/>
        </w:rPr>
        <w:t xml:space="preserve">, </w:t>
      </w:r>
      <w:r w:rsidRPr="000857CD">
        <w:rPr>
          <w:i/>
          <w:iCs/>
          <w:noProof/>
          <w:sz w:val="24"/>
          <w:szCs w:val="24"/>
        </w:rPr>
        <w:t>12</w:t>
      </w:r>
      <w:r w:rsidRPr="000857CD">
        <w:rPr>
          <w:noProof/>
          <w:sz w:val="24"/>
          <w:szCs w:val="24"/>
        </w:rPr>
        <w:t>(02), 1671–1677.</w:t>
      </w:r>
    </w:p>
    <w:p w14:paraId="152CC175"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Winanti, M. B. (2021). How is the role of Digital Leadership and Knowledge Sharing on Performance? An Empirical Study on SMEs in Bandung West Java. </w:t>
      </w:r>
      <w:r w:rsidRPr="000857CD">
        <w:rPr>
          <w:i/>
          <w:iCs/>
          <w:noProof/>
          <w:sz w:val="24"/>
          <w:szCs w:val="24"/>
        </w:rPr>
        <w:t>International Journal of Artificial Intelligence Research</w:t>
      </w:r>
      <w:r w:rsidRPr="000857CD">
        <w:rPr>
          <w:noProof/>
          <w:sz w:val="24"/>
          <w:szCs w:val="24"/>
        </w:rPr>
        <w:t xml:space="preserve">, </w:t>
      </w:r>
      <w:r w:rsidRPr="000857CD">
        <w:rPr>
          <w:i/>
          <w:iCs/>
          <w:noProof/>
          <w:sz w:val="24"/>
          <w:szCs w:val="24"/>
        </w:rPr>
        <w:t>6</w:t>
      </w:r>
      <w:r w:rsidRPr="000857CD">
        <w:rPr>
          <w:noProof/>
          <w:sz w:val="24"/>
          <w:szCs w:val="24"/>
        </w:rPr>
        <w:t>(1). https://doi.org/10.29099/ijair.v6i1.296</w:t>
      </w:r>
    </w:p>
    <w:p w14:paraId="710663D7" w14:textId="77777777" w:rsidR="000857CD" w:rsidRPr="000857CD" w:rsidRDefault="000857CD" w:rsidP="000857CD">
      <w:pPr>
        <w:adjustRightInd w:val="0"/>
        <w:ind w:left="480" w:hanging="480"/>
        <w:jc w:val="both"/>
        <w:rPr>
          <w:noProof/>
          <w:sz w:val="24"/>
          <w:szCs w:val="24"/>
        </w:rPr>
      </w:pPr>
      <w:r w:rsidRPr="000857CD">
        <w:rPr>
          <w:noProof/>
          <w:sz w:val="24"/>
          <w:szCs w:val="24"/>
        </w:rPr>
        <w:t xml:space="preserve">Wulandari, A. R., Arvi, A. A., Iqbal, M. I., Tyas, F., Kurniawan, I., &amp; Anshori, M. I. (2023). Digital Transformation In Increasing Productivity In The Work Environment. </w:t>
      </w:r>
      <w:r w:rsidRPr="000857CD">
        <w:rPr>
          <w:i/>
          <w:iCs/>
          <w:noProof/>
          <w:sz w:val="24"/>
          <w:szCs w:val="24"/>
        </w:rPr>
        <w:t>Jurnal Publikasi Ilmu Manajemen</w:t>
      </w:r>
      <w:r w:rsidRPr="000857CD">
        <w:rPr>
          <w:noProof/>
          <w:sz w:val="24"/>
          <w:szCs w:val="24"/>
        </w:rPr>
        <w:t xml:space="preserve">, </w:t>
      </w:r>
      <w:r w:rsidRPr="000857CD">
        <w:rPr>
          <w:i/>
          <w:iCs/>
          <w:noProof/>
          <w:sz w:val="24"/>
          <w:szCs w:val="24"/>
        </w:rPr>
        <w:t>2</w:t>
      </w:r>
      <w:r w:rsidRPr="000857CD">
        <w:rPr>
          <w:noProof/>
          <w:sz w:val="24"/>
          <w:szCs w:val="24"/>
        </w:rPr>
        <w:t>(4), 29–42.</w:t>
      </w:r>
    </w:p>
    <w:p w14:paraId="50D9DB88" w14:textId="79EE5DC5" w:rsidR="000857CD" w:rsidRPr="000857CD" w:rsidRDefault="000857CD" w:rsidP="000857CD">
      <w:pPr>
        <w:contextualSpacing/>
        <w:jc w:val="both"/>
        <w:rPr>
          <w:b/>
          <w:bCs/>
          <w:sz w:val="24"/>
          <w:szCs w:val="24"/>
        </w:rPr>
      </w:pPr>
      <w:r w:rsidRPr="000857CD">
        <w:rPr>
          <w:b/>
          <w:bCs/>
          <w:sz w:val="24"/>
          <w:szCs w:val="24"/>
        </w:rPr>
        <w:fldChar w:fldCharType="end"/>
      </w:r>
    </w:p>
    <w:sectPr w:rsidR="000857CD" w:rsidRPr="000857CD" w:rsidSect="001E1F8D">
      <w:type w:val="evenPage"/>
      <w:pgSz w:w="11906" w:h="16838" w:code="9"/>
      <w:pgMar w:top="1701" w:right="1701" w:bottom="1701" w:left="2268" w:header="709" w:footer="851" w:gutter="0"/>
      <w:cols w:space="56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757B9" w14:textId="77777777" w:rsidR="00100A54" w:rsidRDefault="00100A54" w:rsidP="00931FD1">
      <w:r>
        <w:separator/>
      </w:r>
    </w:p>
  </w:endnote>
  <w:endnote w:type="continuationSeparator" w:id="0">
    <w:p w14:paraId="76244DF3" w14:textId="77777777" w:rsidR="00100A54" w:rsidRDefault="00100A54" w:rsidP="00931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FDF72" w14:textId="77777777" w:rsidR="007B5250" w:rsidRDefault="007B52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765538"/>
      <w:docPartObj>
        <w:docPartGallery w:val="Page Numbers (Bottom of Page)"/>
        <w:docPartUnique/>
      </w:docPartObj>
    </w:sdtPr>
    <w:sdtEndPr>
      <w:rPr>
        <w:noProof/>
      </w:rPr>
    </w:sdtEndPr>
    <w:sdtContent>
      <w:p w14:paraId="6763050C" w14:textId="3FAC89C2" w:rsidR="008A6A6E" w:rsidRDefault="008A6A6E">
        <w:pPr>
          <w:pStyle w:val="Footer"/>
          <w:jc w:val="center"/>
        </w:pPr>
        <w:r>
          <w:fldChar w:fldCharType="begin"/>
        </w:r>
        <w:r>
          <w:instrText xml:space="preserve"> PAGE   \* MERGEFORMAT </w:instrText>
        </w:r>
        <w:r>
          <w:fldChar w:fldCharType="separate"/>
        </w:r>
        <w:r w:rsidR="00E263E9">
          <w:rPr>
            <w:noProof/>
          </w:rPr>
          <w:t>2</w:t>
        </w:r>
        <w:r>
          <w:rPr>
            <w:noProof/>
          </w:rPr>
          <w:fldChar w:fldCharType="end"/>
        </w:r>
      </w:p>
    </w:sdtContent>
  </w:sdt>
  <w:p w14:paraId="1DD0A22B" w14:textId="77777777" w:rsidR="008A6A6E" w:rsidRDefault="008A6A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89435"/>
      <w:docPartObj>
        <w:docPartGallery w:val="Page Numbers (Bottom of Page)"/>
        <w:docPartUnique/>
      </w:docPartObj>
    </w:sdtPr>
    <w:sdtEndPr>
      <w:rPr>
        <w:noProof/>
      </w:rPr>
    </w:sdtEndPr>
    <w:sdtContent>
      <w:p w14:paraId="6421B88A" w14:textId="3EB61986" w:rsidR="008A6A6E" w:rsidRDefault="008A6A6E">
        <w:pPr>
          <w:pStyle w:val="Footer"/>
          <w:jc w:val="center"/>
        </w:pPr>
        <w:r>
          <w:fldChar w:fldCharType="begin"/>
        </w:r>
        <w:r>
          <w:instrText xml:space="preserve"> PAGE   \* MERGEFORMAT </w:instrText>
        </w:r>
        <w:r>
          <w:fldChar w:fldCharType="separate"/>
        </w:r>
        <w:r w:rsidR="00E263E9">
          <w:rPr>
            <w:noProof/>
          </w:rPr>
          <w:t>1</w:t>
        </w:r>
        <w:r>
          <w:rPr>
            <w:noProof/>
          </w:rPr>
          <w:fldChar w:fldCharType="end"/>
        </w:r>
      </w:p>
    </w:sdtContent>
  </w:sdt>
  <w:p w14:paraId="5437AAC1" w14:textId="77777777" w:rsidR="003777DA" w:rsidRPr="00C64DE3" w:rsidRDefault="003777DA" w:rsidP="003777DA">
    <w:pPr>
      <w:pStyle w:val="Footer"/>
      <w:widowControl/>
      <w:autoSpaceDE/>
      <w:autoSpaceD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305B4" w14:textId="77777777" w:rsidR="00100A54" w:rsidRDefault="00100A54" w:rsidP="00931FD1">
      <w:r>
        <w:separator/>
      </w:r>
    </w:p>
  </w:footnote>
  <w:footnote w:type="continuationSeparator" w:id="0">
    <w:p w14:paraId="64E36073" w14:textId="77777777" w:rsidR="00100A54" w:rsidRDefault="00100A54" w:rsidP="00931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723455"/>
      <w:docPartObj>
        <w:docPartGallery w:val="Page Numbers (Top of Page)"/>
        <w:docPartUnique/>
      </w:docPartObj>
    </w:sdtPr>
    <w:sdtEndPr>
      <w:rPr>
        <w:noProof/>
      </w:rPr>
    </w:sdtEndPr>
    <w:sdtContent>
      <w:p w14:paraId="150B651F" w14:textId="50A4E18F" w:rsidR="003777DA" w:rsidRDefault="003777DA">
        <w:pPr>
          <w:pStyle w:val="Header"/>
        </w:pPr>
        <w:r w:rsidRPr="00F32228">
          <w:rPr>
            <w:b/>
          </w:rPr>
          <w:fldChar w:fldCharType="begin"/>
        </w:r>
        <w:r w:rsidRPr="00F32228">
          <w:rPr>
            <w:b/>
          </w:rPr>
          <w:instrText xml:space="preserve"> PAGE   \* MERGEFORMAT </w:instrText>
        </w:r>
        <w:r w:rsidRPr="00F32228">
          <w:rPr>
            <w:b/>
          </w:rPr>
          <w:fldChar w:fldCharType="separate"/>
        </w:r>
        <w:r w:rsidR="00A57649">
          <w:rPr>
            <w:b/>
            <w:noProof/>
          </w:rPr>
          <w:t>80</w:t>
        </w:r>
        <w:r w:rsidRPr="00F32228">
          <w:rPr>
            <w:b/>
            <w:noProof/>
          </w:rPr>
          <w:fldChar w:fldCharType="end"/>
        </w:r>
        <w:r>
          <w:rPr>
            <w:noProof/>
          </w:rPr>
          <w:t xml:space="preserve">  JMK (Jurnal Manajemen dan Kewirausahaan)  </w:t>
        </w:r>
        <w:r w:rsidR="00BC0250">
          <w:rPr>
            <w:noProof/>
          </w:rPr>
          <w:t>6</w:t>
        </w:r>
        <w:r>
          <w:rPr>
            <w:noProof/>
          </w:rPr>
          <w:t xml:space="preserve"> (</w:t>
        </w:r>
        <w:r w:rsidR="00BC0250">
          <w:rPr>
            <w:noProof/>
          </w:rPr>
          <w:t>1</w:t>
        </w:r>
        <w:r>
          <w:rPr>
            <w:noProof/>
          </w:rPr>
          <w:t>) 202</w:t>
        </w:r>
        <w:r w:rsidR="00BC0250">
          <w:rPr>
            <w:noProof/>
          </w:rPr>
          <w:t>1</w:t>
        </w:r>
        <w:r>
          <w:rPr>
            <w:noProof/>
          </w:rPr>
          <w:t xml:space="preserve">, </w:t>
        </w:r>
        <w:r w:rsidR="00305DAB">
          <w:rPr>
            <w:noProof/>
          </w:rPr>
          <w:t>1</w:t>
        </w:r>
        <w:r>
          <w:rPr>
            <w:noProof/>
          </w:rPr>
          <w:t>-</w:t>
        </w:r>
        <w:r w:rsidR="00305DAB">
          <w:rPr>
            <w:noProof/>
          </w:rPr>
          <w:t>10</w:t>
        </w:r>
      </w:p>
    </w:sdtContent>
  </w:sdt>
  <w:p w14:paraId="71331499" w14:textId="77777777" w:rsidR="003777DA" w:rsidRDefault="003777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B57D" w14:textId="6F93FF99" w:rsidR="003777DA" w:rsidRPr="007B5250" w:rsidRDefault="00D1142B" w:rsidP="008A6A6E">
    <w:pPr>
      <w:pStyle w:val="Header"/>
      <w:jc w:val="center"/>
      <w:rPr>
        <w:lang w:val="en-US"/>
      </w:rPr>
    </w:pPr>
    <w:r>
      <w:t>Arsyad</w:t>
    </w:r>
    <w:r w:rsidR="00191846">
      <w:t>, Ade, Anas</w:t>
    </w:r>
    <w:r w:rsidR="003C2090">
      <w:rPr>
        <w:lang w:val="en-US"/>
      </w:rPr>
      <w:t xml:space="preserve"> </w:t>
    </w:r>
    <w:r w:rsidR="003777DA">
      <w:t>/</w:t>
    </w:r>
    <w:r w:rsidR="003777DA" w:rsidRPr="00EB1411">
      <w:t xml:space="preserve"> </w:t>
    </w:r>
    <w:r w:rsidR="001E1F8D">
      <w:t xml:space="preserve">Jurnal Manajemen dan Kewirausahaan </w:t>
    </w:r>
    <w:r w:rsidR="007B5250">
      <w:rPr>
        <w:lang w:val="en-US"/>
      </w:rPr>
      <w:t>10</w:t>
    </w:r>
    <w:r w:rsidR="001E1F8D">
      <w:t xml:space="preserve"> (</w:t>
    </w:r>
    <w:r w:rsidR="007B5250">
      <w:rPr>
        <w:lang w:val="en-US"/>
      </w:rPr>
      <w:t>1</w:t>
    </w:r>
    <w:r w:rsidR="001E1F8D">
      <w:t>) 20</w:t>
    </w:r>
    <w:r w:rsidR="007B5250">
      <w:rPr>
        <w:lang w:val="en-US"/>
      </w:rPr>
      <w:t>25</w:t>
    </w:r>
    <w:r w:rsidR="001E1F8D">
      <w:t xml:space="preserve">, </w:t>
    </w:r>
    <w:r w:rsidR="007B5250">
      <w:rPr>
        <w:lang w:val="en-US"/>
      </w:rPr>
      <w:t>1</w:t>
    </w:r>
    <w:r w:rsidR="001E1F8D">
      <w:t>-</w:t>
    </w:r>
    <w:r w:rsidR="007B5250">
      <w:rPr>
        <w:lang w:val="en-US"/>
      </w:rPr>
      <w:t>12</w:t>
    </w:r>
  </w:p>
  <w:p w14:paraId="2CCB6191" w14:textId="77777777" w:rsidR="003777DA" w:rsidRPr="00931FD1" w:rsidRDefault="003777DA" w:rsidP="00931FD1">
    <w:pPr>
      <w:pStyle w:val="Header"/>
      <w:tabs>
        <w:tab w:val="clear" w:pos="4513"/>
        <w:tab w:val="clear" w:pos="9026"/>
      </w:tabs>
      <w:jc w:val="right"/>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0FA9D" w14:textId="77777777" w:rsidR="003777DA" w:rsidRPr="00931FD1" w:rsidRDefault="003777DA" w:rsidP="00931FD1">
    <w:pPr>
      <w:pStyle w:val="Header"/>
      <w:rPr>
        <w:b/>
        <w:sz w:val="32"/>
        <w:szCs w:val="32"/>
      </w:rPr>
    </w:pPr>
    <w:r w:rsidRPr="00931FD1">
      <w:rPr>
        <w:b/>
        <w:sz w:val="32"/>
        <w:szCs w:val="32"/>
      </w:rPr>
      <w:t>JMK (Jurnal Manajemen dan Kewirausahaan)</w:t>
    </w:r>
  </w:p>
  <w:p w14:paraId="1A4B3978" w14:textId="77777777" w:rsidR="003777DA" w:rsidRDefault="003777DA" w:rsidP="00931FD1">
    <w:pPr>
      <w:pStyle w:val="Header"/>
      <w:rPr>
        <w:sz w:val="24"/>
        <w:szCs w:val="24"/>
      </w:rPr>
    </w:pPr>
    <w:r w:rsidRPr="00931FD1">
      <w:rPr>
        <w:sz w:val="24"/>
        <w:szCs w:val="24"/>
      </w:rPr>
      <w:t>http://ejournal.uniska-kediri.ac.id/index.php/ManajemenKewirausahaan</w:t>
    </w:r>
  </w:p>
  <w:p w14:paraId="52E881AA" w14:textId="50D420D1" w:rsidR="003777DA" w:rsidRPr="002402C6" w:rsidRDefault="003777DA" w:rsidP="00931FD1">
    <w:pPr>
      <w:pStyle w:val="Header"/>
      <w:tabs>
        <w:tab w:val="clear" w:pos="4513"/>
        <w:tab w:val="clear" w:pos="9026"/>
      </w:tabs>
      <w:rPr>
        <w:sz w:val="24"/>
        <w:szCs w:val="24"/>
        <w:lang w:val="en-US"/>
      </w:rPr>
    </w:pPr>
    <w:r>
      <w:rPr>
        <w:sz w:val="24"/>
        <w:szCs w:val="24"/>
      </w:rPr>
      <w:t xml:space="preserve">JMK </w:t>
    </w:r>
    <w:r w:rsidR="002402C6">
      <w:rPr>
        <w:sz w:val="24"/>
        <w:szCs w:val="24"/>
        <w:lang w:val="en-US"/>
      </w:rPr>
      <w:t>10</w:t>
    </w:r>
    <w:r>
      <w:rPr>
        <w:sz w:val="24"/>
        <w:szCs w:val="24"/>
      </w:rPr>
      <w:t xml:space="preserve"> </w:t>
    </w:r>
    <w:r w:rsidR="008A6A6E">
      <w:rPr>
        <w:sz w:val="24"/>
        <w:szCs w:val="24"/>
      </w:rPr>
      <w:t>(</w:t>
    </w:r>
    <w:r w:rsidR="002402C6">
      <w:rPr>
        <w:sz w:val="24"/>
        <w:szCs w:val="24"/>
        <w:lang w:val="en-US"/>
      </w:rPr>
      <w:t>1</w:t>
    </w:r>
    <w:r w:rsidR="008A6A6E">
      <w:rPr>
        <w:sz w:val="24"/>
        <w:szCs w:val="24"/>
      </w:rPr>
      <w:t>) 20</w:t>
    </w:r>
    <w:r w:rsidR="002402C6">
      <w:rPr>
        <w:sz w:val="24"/>
        <w:szCs w:val="24"/>
        <w:lang w:val="en-US"/>
      </w:rPr>
      <w:t>25</w:t>
    </w:r>
    <w:r w:rsidR="008A6A6E">
      <w:rPr>
        <w:sz w:val="24"/>
        <w:szCs w:val="24"/>
      </w:rPr>
      <w:t xml:space="preserve">, </w:t>
    </w:r>
    <w:r w:rsidR="002402C6">
      <w:rPr>
        <w:sz w:val="24"/>
        <w:szCs w:val="24"/>
        <w:lang w:val="en-US"/>
      </w:rPr>
      <w:t>1</w:t>
    </w:r>
    <w:r w:rsidR="008A6A6E">
      <w:rPr>
        <w:sz w:val="24"/>
        <w:szCs w:val="24"/>
      </w:rPr>
      <w:t>-</w:t>
    </w:r>
    <w:r w:rsidR="002402C6">
      <w:rPr>
        <w:sz w:val="24"/>
        <w:szCs w:val="24"/>
        <w:lang w:val="en-US"/>
      </w:rPr>
      <w:t>12</w:t>
    </w:r>
  </w:p>
  <w:p w14:paraId="3CC34521" w14:textId="77777777" w:rsidR="003777DA" w:rsidRDefault="003777DA" w:rsidP="00931FD1">
    <w:pPr>
      <w:pStyle w:val="Header"/>
      <w:tabs>
        <w:tab w:val="clear" w:pos="4513"/>
        <w:tab w:val="clear" w:pos="9026"/>
      </w:tabs>
      <w:jc w:val="right"/>
    </w:pPr>
    <w:r>
      <w:rPr>
        <w:sz w:val="24"/>
        <w:szCs w:val="24"/>
      </w:rPr>
      <w:t>P-</w:t>
    </w:r>
    <w:r w:rsidRPr="00931FD1">
      <w:rPr>
        <w:sz w:val="24"/>
        <w:szCs w:val="24"/>
      </w:rPr>
      <w:t>ISSN 2477-3166</w:t>
    </w:r>
    <w:r>
      <w:rPr>
        <w:sz w:val="24"/>
        <w:szCs w:val="24"/>
      </w:rPr>
      <w:tab/>
      <w:t>E-ISSN 2656-07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673C044C"/>
    <w:lvl w:ilvl="0">
      <w:numFmt w:val="bullet"/>
      <w:lvlText w:val="*"/>
      <w:lvlJc w:val="left"/>
    </w:lvl>
  </w:abstractNum>
  <w:abstractNum w:abstractNumId="1" w15:restartNumberingAfterBreak="0">
    <w:nsid w:val="01CF13FA"/>
    <w:multiLevelType w:val="hybridMultilevel"/>
    <w:tmpl w:val="E8408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BB45ED"/>
    <w:multiLevelType w:val="hybridMultilevel"/>
    <w:tmpl w:val="9F74B9C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08F726A"/>
    <w:multiLevelType w:val="hybridMultilevel"/>
    <w:tmpl w:val="312824A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4" w15:restartNumberingAfterBreak="0">
    <w:nsid w:val="11D123BB"/>
    <w:multiLevelType w:val="hybridMultilevel"/>
    <w:tmpl w:val="E8D0F83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FBC20D7"/>
    <w:multiLevelType w:val="hybridMultilevel"/>
    <w:tmpl w:val="185CF74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 w15:restartNumberingAfterBreak="0">
    <w:nsid w:val="2A251776"/>
    <w:multiLevelType w:val="hybridMultilevel"/>
    <w:tmpl w:val="9D763040"/>
    <w:lvl w:ilvl="0" w:tplc="04210001">
      <w:start w:val="1"/>
      <w:numFmt w:val="bullet"/>
      <w:lvlText w:val=""/>
      <w:lvlJc w:val="left"/>
      <w:pPr>
        <w:ind w:left="795" w:hanging="360"/>
      </w:pPr>
      <w:rPr>
        <w:rFonts w:ascii="Symbol" w:hAnsi="Symbol" w:hint="default"/>
      </w:rPr>
    </w:lvl>
    <w:lvl w:ilvl="1" w:tplc="04210003" w:tentative="1">
      <w:start w:val="1"/>
      <w:numFmt w:val="bullet"/>
      <w:lvlText w:val="o"/>
      <w:lvlJc w:val="left"/>
      <w:pPr>
        <w:ind w:left="1515" w:hanging="360"/>
      </w:pPr>
      <w:rPr>
        <w:rFonts w:ascii="Courier New" w:hAnsi="Courier New" w:cs="Courier New" w:hint="default"/>
      </w:rPr>
    </w:lvl>
    <w:lvl w:ilvl="2" w:tplc="04210005" w:tentative="1">
      <w:start w:val="1"/>
      <w:numFmt w:val="bullet"/>
      <w:lvlText w:val=""/>
      <w:lvlJc w:val="left"/>
      <w:pPr>
        <w:ind w:left="2235" w:hanging="360"/>
      </w:pPr>
      <w:rPr>
        <w:rFonts w:ascii="Wingdings" w:hAnsi="Wingdings" w:hint="default"/>
      </w:rPr>
    </w:lvl>
    <w:lvl w:ilvl="3" w:tplc="04210001" w:tentative="1">
      <w:start w:val="1"/>
      <w:numFmt w:val="bullet"/>
      <w:lvlText w:val=""/>
      <w:lvlJc w:val="left"/>
      <w:pPr>
        <w:ind w:left="2955" w:hanging="360"/>
      </w:pPr>
      <w:rPr>
        <w:rFonts w:ascii="Symbol" w:hAnsi="Symbol" w:hint="default"/>
      </w:rPr>
    </w:lvl>
    <w:lvl w:ilvl="4" w:tplc="04210003" w:tentative="1">
      <w:start w:val="1"/>
      <w:numFmt w:val="bullet"/>
      <w:lvlText w:val="o"/>
      <w:lvlJc w:val="left"/>
      <w:pPr>
        <w:ind w:left="3675" w:hanging="360"/>
      </w:pPr>
      <w:rPr>
        <w:rFonts w:ascii="Courier New" w:hAnsi="Courier New" w:cs="Courier New" w:hint="default"/>
      </w:rPr>
    </w:lvl>
    <w:lvl w:ilvl="5" w:tplc="04210005" w:tentative="1">
      <w:start w:val="1"/>
      <w:numFmt w:val="bullet"/>
      <w:lvlText w:val=""/>
      <w:lvlJc w:val="left"/>
      <w:pPr>
        <w:ind w:left="4395" w:hanging="360"/>
      </w:pPr>
      <w:rPr>
        <w:rFonts w:ascii="Wingdings" w:hAnsi="Wingdings" w:hint="default"/>
      </w:rPr>
    </w:lvl>
    <w:lvl w:ilvl="6" w:tplc="04210001" w:tentative="1">
      <w:start w:val="1"/>
      <w:numFmt w:val="bullet"/>
      <w:lvlText w:val=""/>
      <w:lvlJc w:val="left"/>
      <w:pPr>
        <w:ind w:left="5115" w:hanging="360"/>
      </w:pPr>
      <w:rPr>
        <w:rFonts w:ascii="Symbol" w:hAnsi="Symbol" w:hint="default"/>
      </w:rPr>
    </w:lvl>
    <w:lvl w:ilvl="7" w:tplc="04210003" w:tentative="1">
      <w:start w:val="1"/>
      <w:numFmt w:val="bullet"/>
      <w:lvlText w:val="o"/>
      <w:lvlJc w:val="left"/>
      <w:pPr>
        <w:ind w:left="5835" w:hanging="360"/>
      </w:pPr>
      <w:rPr>
        <w:rFonts w:ascii="Courier New" w:hAnsi="Courier New" w:cs="Courier New" w:hint="default"/>
      </w:rPr>
    </w:lvl>
    <w:lvl w:ilvl="8" w:tplc="04210005" w:tentative="1">
      <w:start w:val="1"/>
      <w:numFmt w:val="bullet"/>
      <w:lvlText w:val=""/>
      <w:lvlJc w:val="left"/>
      <w:pPr>
        <w:ind w:left="6555" w:hanging="360"/>
      </w:pPr>
      <w:rPr>
        <w:rFonts w:ascii="Wingdings" w:hAnsi="Wingdings" w:hint="default"/>
      </w:rPr>
    </w:lvl>
  </w:abstractNum>
  <w:abstractNum w:abstractNumId="7" w15:restartNumberingAfterBreak="0">
    <w:nsid w:val="36D4289E"/>
    <w:multiLevelType w:val="hybridMultilevel"/>
    <w:tmpl w:val="F5F4526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56013D28"/>
    <w:multiLevelType w:val="hybridMultilevel"/>
    <w:tmpl w:val="A788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4D7E01"/>
    <w:multiLevelType w:val="hybridMultilevel"/>
    <w:tmpl w:val="70F2832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694F3F9D"/>
    <w:multiLevelType w:val="hybridMultilevel"/>
    <w:tmpl w:val="652E3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1E3B4A"/>
    <w:multiLevelType w:val="hybridMultilevel"/>
    <w:tmpl w:val="6C92AF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C583604"/>
    <w:multiLevelType w:val="hybridMultilevel"/>
    <w:tmpl w:val="A98CE1F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6F5E4AD0"/>
    <w:multiLevelType w:val="hybridMultilevel"/>
    <w:tmpl w:val="B42A5D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798713A6"/>
    <w:multiLevelType w:val="hybridMultilevel"/>
    <w:tmpl w:val="31724CF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7E8C07CD"/>
    <w:multiLevelType w:val="hybridMultilevel"/>
    <w:tmpl w:val="BC6AE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6"/>
  </w:num>
  <w:num w:numId="4">
    <w:abstractNumId w:val="4"/>
  </w:num>
  <w:num w:numId="5">
    <w:abstractNumId w:val="11"/>
  </w:num>
  <w:num w:numId="6">
    <w:abstractNumId w:val="8"/>
  </w:num>
  <w:num w:numId="7">
    <w:abstractNumId w:val="10"/>
  </w:num>
  <w:num w:numId="8">
    <w:abstractNumId w:val="14"/>
  </w:num>
  <w:num w:numId="9">
    <w:abstractNumId w:val="9"/>
  </w:num>
  <w:num w:numId="10">
    <w:abstractNumId w:val="15"/>
  </w:num>
  <w:num w:numId="11">
    <w:abstractNumId w:val="1"/>
  </w:num>
  <w:num w:numId="12">
    <w:abstractNumId w:val="3"/>
  </w:num>
  <w:num w:numId="13">
    <w:abstractNumId w:val="0"/>
    <w:lvlOverride w:ilvl="0">
      <w:lvl w:ilvl="0">
        <w:numFmt w:val="bullet"/>
        <w:lvlText w:val=""/>
        <w:legacy w:legacy="1" w:legacySpace="0" w:legacyIndent="360"/>
        <w:lvlJc w:val="left"/>
        <w:rPr>
          <w:rFonts w:ascii="Symbol" w:hAnsi="Symbol" w:hint="default"/>
        </w:rPr>
      </w:lvl>
    </w:lvlOverride>
  </w:num>
  <w:num w:numId="14">
    <w:abstractNumId w:val="5"/>
  </w:num>
  <w:num w:numId="15">
    <w:abstractNumId w:val="2"/>
  </w:num>
  <w:num w:numId="16">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wNDAxtTQwtjQ1NjdX0lEKTi0uzszPAykwrQUAlgMLuCwAAAA="/>
  </w:docVars>
  <w:rsids>
    <w:rsidRoot w:val="00931FD1"/>
    <w:rsid w:val="0006014A"/>
    <w:rsid w:val="00063483"/>
    <w:rsid w:val="00076662"/>
    <w:rsid w:val="000857CD"/>
    <w:rsid w:val="000958B3"/>
    <w:rsid w:val="000A42D7"/>
    <w:rsid w:val="000D2372"/>
    <w:rsid w:val="000D3A0C"/>
    <w:rsid w:val="000F6E02"/>
    <w:rsid w:val="00100A54"/>
    <w:rsid w:val="00124B38"/>
    <w:rsid w:val="00145642"/>
    <w:rsid w:val="00155965"/>
    <w:rsid w:val="0016714A"/>
    <w:rsid w:val="00191846"/>
    <w:rsid w:val="0019405D"/>
    <w:rsid w:val="001A38D2"/>
    <w:rsid w:val="001A4EB4"/>
    <w:rsid w:val="001B1FCA"/>
    <w:rsid w:val="001C61F9"/>
    <w:rsid w:val="001E1F8D"/>
    <w:rsid w:val="00200D9C"/>
    <w:rsid w:val="00220FE7"/>
    <w:rsid w:val="002402C6"/>
    <w:rsid w:val="002564C1"/>
    <w:rsid w:val="0028526E"/>
    <w:rsid w:val="002879A5"/>
    <w:rsid w:val="002A6CED"/>
    <w:rsid w:val="002A74E7"/>
    <w:rsid w:val="002D03BC"/>
    <w:rsid w:val="002D71C3"/>
    <w:rsid w:val="002E2810"/>
    <w:rsid w:val="002E75D2"/>
    <w:rsid w:val="00305DAB"/>
    <w:rsid w:val="00344403"/>
    <w:rsid w:val="003777DA"/>
    <w:rsid w:val="003B399C"/>
    <w:rsid w:val="003C10CE"/>
    <w:rsid w:val="003C2090"/>
    <w:rsid w:val="003E45D8"/>
    <w:rsid w:val="003E462A"/>
    <w:rsid w:val="003F1307"/>
    <w:rsid w:val="00403FFE"/>
    <w:rsid w:val="00452824"/>
    <w:rsid w:val="00461124"/>
    <w:rsid w:val="004840AA"/>
    <w:rsid w:val="004B73C5"/>
    <w:rsid w:val="004D2B0E"/>
    <w:rsid w:val="004E4F48"/>
    <w:rsid w:val="00502ED1"/>
    <w:rsid w:val="005034C5"/>
    <w:rsid w:val="00514BA7"/>
    <w:rsid w:val="005202DD"/>
    <w:rsid w:val="00520ECC"/>
    <w:rsid w:val="005404CC"/>
    <w:rsid w:val="00560FC3"/>
    <w:rsid w:val="00594364"/>
    <w:rsid w:val="005A3EE6"/>
    <w:rsid w:val="005C11A6"/>
    <w:rsid w:val="005D3398"/>
    <w:rsid w:val="005D6396"/>
    <w:rsid w:val="005E05A3"/>
    <w:rsid w:val="005F5BEC"/>
    <w:rsid w:val="0060685C"/>
    <w:rsid w:val="0061507E"/>
    <w:rsid w:val="006171E9"/>
    <w:rsid w:val="0062240E"/>
    <w:rsid w:val="006358FB"/>
    <w:rsid w:val="00636897"/>
    <w:rsid w:val="00636C67"/>
    <w:rsid w:val="00642A10"/>
    <w:rsid w:val="00672C77"/>
    <w:rsid w:val="00673436"/>
    <w:rsid w:val="0069366D"/>
    <w:rsid w:val="006B3079"/>
    <w:rsid w:val="006B7C4A"/>
    <w:rsid w:val="006C6966"/>
    <w:rsid w:val="006C7916"/>
    <w:rsid w:val="006D1B79"/>
    <w:rsid w:val="006D518F"/>
    <w:rsid w:val="006E57E2"/>
    <w:rsid w:val="00705953"/>
    <w:rsid w:val="00734892"/>
    <w:rsid w:val="00736F5C"/>
    <w:rsid w:val="007474E2"/>
    <w:rsid w:val="007518E3"/>
    <w:rsid w:val="00754159"/>
    <w:rsid w:val="0078607D"/>
    <w:rsid w:val="007A1329"/>
    <w:rsid w:val="007A32F8"/>
    <w:rsid w:val="007A7A47"/>
    <w:rsid w:val="007B5250"/>
    <w:rsid w:val="007D3FC1"/>
    <w:rsid w:val="007D45F1"/>
    <w:rsid w:val="007F380F"/>
    <w:rsid w:val="00810B05"/>
    <w:rsid w:val="008114EB"/>
    <w:rsid w:val="00815C1E"/>
    <w:rsid w:val="00833BA3"/>
    <w:rsid w:val="00837DAE"/>
    <w:rsid w:val="008436E6"/>
    <w:rsid w:val="00855F7A"/>
    <w:rsid w:val="008570B8"/>
    <w:rsid w:val="00870B71"/>
    <w:rsid w:val="00875295"/>
    <w:rsid w:val="00891E31"/>
    <w:rsid w:val="00893346"/>
    <w:rsid w:val="008A6A6E"/>
    <w:rsid w:val="008B77B2"/>
    <w:rsid w:val="008C5191"/>
    <w:rsid w:val="008D2463"/>
    <w:rsid w:val="00903FA0"/>
    <w:rsid w:val="009223C2"/>
    <w:rsid w:val="00931FD1"/>
    <w:rsid w:val="009352E2"/>
    <w:rsid w:val="00936FA8"/>
    <w:rsid w:val="009416B4"/>
    <w:rsid w:val="00952A84"/>
    <w:rsid w:val="009561EC"/>
    <w:rsid w:val="00956CF2"/>
    <w:rsid w:val="00960745"/>
    <w:rsid w:val="009756D0"/>
    <w:rsid w:val="00984007"/>
    <w:rsid w:val="009974B7"/>
    <w:rsid w:val="009A1380"/>
    <w:rsid w:val="009B4028"/>
    <w:rsid w:val="009C437B"/>
    <w:rsid w:val="009E5CC8"/>
    <w:rsid w:val="009F729C"/>
    <w:rsid w:val="00A12BF8"/>
    <w:rsid w:val="00A16278"/>
    <w:rsid w:val="00A37F8D"/>
    <w:rsid w:val="00A57248"/>
    <w:rsid w:val="00A57649"/>
    <w:rsid w:val="00A57DB6"/>
    <w:rsid w:val="00A60D1E"/>
    <w:rsid w:val="00A63F92"/>
    <w:rsid w:val="00A6783D"/>
    <w:rsid w:val="00AB55E6"/>
    <w:rsid w:val="00B51CC5"/>
    <w:rsid w:val="00B6491C"/>
    <w:rsid w:val="00B81B4D"/>
    <w:rsid w:val="00B839C2"/>
    <w:rsid w:val="00B85B28"/>
    <w:rsid w:val="00BA03FC"/>
    <w:rsid w:val="00BC0250"/>
    <w:rsid w:val="00BC0716"/>
    <w:rsid w:val="00BC6C6F"/>
    <w:rsid w:val="00BD575E"/>
    <w:rsid w:val="00BE055D"/>
    <w:rsid w:val="00C204E0"/>
    <w:rsid w:val="00C24B68"/>
    <w:rsid w:val="00C30F1F"/>
    <w:rsid w:val="00C33403"/>
    <w:rsid w:val="00C34DAC"/>
    <w:rsid w:val="00C43538"/>
    <w:rsid w:val="00C44A71"/>
    <w:rsid w:val="00C64DE3"/>
    <w:rsid w:val="00C70B56"/>
    <w:rsid w:val="00C87E41"/>
    <w:rsid w:val="00CB35DB"/>
    <w:rsid w:val="00CC50CD"/>
    <w:rsid w:val="00CC6122"/>
    <w:rsid w:val="00CE6E57"/>
    <w:rsid w:val="00D1142B"/>
    <w:rsid w:val="00D15057"/>
    <w:rsid w:val="00D2029B"/>
    <w:rsid w:val="00D33921"/>
    <w:rsid w:val="00D44BE3"/>
    <w:rsid w:val="00D620F8"/>
    <w:rsid w:val="00D62269"/>
    <w:rsid w:val="00D704F0"/>
    <w:rsid w:val="00D72AE7"/>
    <w:rsid w:val="00D76C3A"/>
    <w:rsid w:val="00D85ECE"/>
    <w:rsid w:val="00DA52BE"/>
    <w:rsid w:val="00DA7110"/>
    <w:rsid w:val="00DB1904"/>
    <w:rsid w:val="00DE75A6"/>
    <w:rsid w:val="00E059A9"/>
    <w:rsid w:val="00E205EB"/>
    <w:rsid w:val="00E2171D"/>
    <w:rsid w:val="00E263E9"/>
    <w:rsid w:val="00E27159"/>
    <w:rsid w:val="00E43FDB"/>
    <w:rsid w:val="00E47118"/>
    <w:rsid w:val="00E727F7"/>
    <w:rsid w:val="00E83238"/>
    <w:rsid w:val="00E84EBA"/>
    <w:rsid w:val="00E91A8F"/>
    <w:rsid w:val="00EB1411"/>
    <w:rsid w:val="00EB531C"/>
    <w:rsid w:val="00EC0643"/>
    <w:rsid w:val="00EC54F5"/>
    <w:rsid w:val="00F1106D"/>
    <w:rsid w:val="00F1704D"/>
    <w:rsid w:val="00F32228"/>
    <w:rsid w:val="00F460D8"/>
    <w:rsid w:val="00F7537D"/>
    <w:rsid w:val="00F809AD"/>
    <w:rsid w:val="00F855C6"/>
    <w:rsid w:val="00F86164"/>
    <w:rsid w:val="00F90CCB"/>
    <w:rsid w:val="00FB14DC"/>
    <w:rsid w:val="00FB485D"/>
    <w:rsid w:val="00FB582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A84775"/>
  <w15:docId w15:val="{4236109B-90A1-4E1F-9A14-712E5F21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31FD1"/>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1FD1"/>
    <w:pPr>
      <w:tabs>
        <w:tab w:val="center" w:pos="4513"/>
        <w:tab w:val="right" w:pos="9026"/>
      </w:tabs>
    </w:pPr>
  </w:style>
  <w:style w:type="character" w:customStyle="1" w:styleId="HeaderChar">
    <w:name w:val="Header Char"/>
    <w:basedOn w:val="DefaultParagraphFont"/>
    <w:link w:val="Header"/>
    <w:uiPriority w:val="99"/>
    <w:rsid w:val="00931FD1"/>
  </w:style>
  <w:style w:type="paragraph" w:styleId="Footer">
    <w:name w:val="footer"/>
    <w:basedOn w:val="Normal"/>
    <w:link w:val="FooterChar"/>
    <w:uiPriority w:val="99"/>
    <w:unhideWhenUsed/>
    <w:rsid w:val="00931FD1"/>
    <w:pPr>
      <w:tabs>
        <w:tab w:val="center" w:pos="4513"/>
        <w:tab w:val="right" w:pos="9026"/>
      </w:tabs>
    </w:pPr>
  </w:style>
  <w:style w:type="character" w:customStyle="1" w:styleId="FooterChar">
    <w:name w:val="Footer Char"/>
    <w:basedOn w:val="DefaultParagraphFont"/>
    <w:link w:val="Footer"/>
    <w:uiPriority w:val="99"/>
    <w:rsid w:val="00931FD1"/>
  </w:style>
  <w:style w:type="character" w:customStyle="1" w:styleId="hps">
    <w:name w:val="hps"/>
    <w:basedOn w:val="DefaultParagraphFont"/>
    <w:rsid w:val="00931FD1"/>
  </w:style>
  <w:style w:type="character" w:customStyle="1" w:styleId="shorttext">
    <w:name w:val="short_text"/>
    <w:basedOn w:val="DefaultParagraphFont"/>
    <w:rsid w:val="00931FD1"/>
  </w:style>
  <w:style w:type="table" w:styleId="TableGrid">
    <w:name w:val="Table Grid"/>
    <w:basedOn w:val="TableNormal"/>
    <w:uiPriority w:val="59"/>
    <w:rsid w:val="00936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UGEX'Z,list paragraph,skirpsi,YEAH!,spasi 2 taiiii,Body Text Char1,Char Char2,List Paragraph2,List Paragraph1"/>
    <w:basedOn w:val="Normal"/>
    <w:link w:val="ListParagraphChar"/>
    <w:qFormat/>
    <w:rsid w:val="002D03BC"/>
    <w:pPr>
      <w:widowControl/>
      <w:autoSpaceDE/>
      <w:autoSpaceDN/>
      <w:spacing w:after="160" w:line="259" w:lineRule="auto"/>
      <w:ind w:left="720"/>
      <w:contextualSpacing/>
    </w:pPr>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EB1411"/>
    <w:rPr>
      <w:vertAlign w:val="superscript"/>
    </w:rPr>
  </w:style>
  <w:style w:type="character" w:customStyle="1" w:styleId="lrzxr">
    <w:name w:val="lrzxr"/>
    <w:basedOn w:val="DefaultParagraphFont"/>
    <w:rsid w:val="00DA52BE"/>
  </w:style>
  <w:style w:type="paragraph" w:styleId="FootnoteText">
    <w:name w:val="footnote text"/>
    <w:basedOn w:val="Normal"/>
    <w:link w:val="FootnoteTextChar"/>
    <w:uiPriority w:val="99"/>
    <w:unhideWhenUsed/>
    <w:rsid w:val="002D71C3"/>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D71C3"/>
    <w:rPr>
      <w:sz w:val="20"/>
      <w:szCs w:val="20"/>
    </w:rPr>
  </w:style>
  <w:style w:type="character" w:styleId="Hyperlink">
    <w:name w:val="Hyperlink"/>
    <w:basedOn w:val="DefaultParagraphFont"/>
    <w:uiPriority w:val="99"/>
    <w:unhideWhenUsed/>
    <w:rsid w:val="000F6E02"/>
    <w:rPr>
      <w:color w:val="0000FF" w:themeColor="hyperlink"/>
      <w:u w:val="single"/>
    </w:rPr>
  </w:style>
  <w:style w:type="paragraph" w:styleId="Bibliography">
    <w:name w:val="Bibliography"/>
    <w:basedOn w:val="Normal"/>
    <w:next w:val="Normal"/>
    <w:uiPriority w:val="37"/>
    <w:unhideWhenUsed/>
    <w:rsid w:val="000F6E02"/>
    <w:pPr>
      <w:widowControl/>
      <w:autoSpaceDE/>
      <w:autoSpaceDN/>
      <w:spacing w:after="160" w:line="259" w:lineRule="auto"/>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8B77B2"/>
    <w:rPr>
      <w:rFonts w:ascii="Tahoma" w:hAnsi="Tahoma" w:cs="Tahoma"/>
      <w:sz w:val="16"/>
      <w:szCs w:val="16"/>
    </w:rPr>
  </w:style>
  <w:style w:type="character" w:customStyle="1" w:styleId="BalloonTextChar">
    <w:name w:val="Balloon Text Char"/>
    <w:basedOn w:val="DefaultParagraphFont"/>
    <w:link w:val="BalloonText"/>
    <w:uiPriority w:val="99"/>
    <w:semiHidden/>
    <w:rsid w:val="008B77B2"/>
    <w:rPr>
      <w:rFonts w:ascii="Tahoma" w:eastAsia="Times New Roman" w:hAnsi="Tahoma" w:cs="Tahoma"/>
      <w:sz w:val="16"/>
      <w:szCs w:val="16"/>
    </w:rPr>
  </w:style>
  <w:style w:type="character" w:customStyle="1" w:styleId="ListParagraphChar">
    <w:name w:val="List Paragraph Char"/>
    <w:aliases w:val="skripsi Char,UGEX'Z Char,list paragraph Char,skirpsi Char,YEAH! Char,spasi 2 taiiii Char,Body Text Char1 Char,Char Char2 Char,List Paragraph2 Char,List Paragraph1 Char"/>
    <w:basedOn w:val="DefaultParagraphFont"/>
    <w:link w:val="ListParagraph"/>
    <w:locked/>
    <w:rsid w:val="00C64DE3"/>
  </w:style>
  <w:style w:type="character" w:styleId="Emphasis">
    <w:name w:val="Emphasis"/>
    <w:basedOn w:val="DefaultParagraphFont"/>
    <w:uiPriority w:val="20"/>
    <w:qFormat/>
    <w:rsid w:val="00DB1904"/>
    <w:rPr>
      <w:i/>
      <w:iCs/>
    </w:rPr>
  </w:style>
  <w:style w:type="paragraph" w:customStyle="1" w:styleId="E-JOURNALTitle">
    <w:name w:val="E-JOURNAL_Title"/>
    <w:basedOn w:val="Normal"/>
    <w:qFormat/>
    <w:rsid w:val="00BC0250"/>
    <w:pPr>
      <w:widowControl/>
      <w:autoSpaceDE/>
      <w:autoSpaceDN/>
      <w:ind w:firstLine="567"/>
      <w:jc w:val="center"/>
    </w:pPr>
    <w:rPr>
      <w:b/>
    </w:rPr>
  </w:style>
  <w:style w:type="paragraph" w:customStyle="1" w:styleId="IdentitasInstitusiPenulis">
    <w:name w:val="Identitas Institusi Penulis"/>
    <w:basedOn w:val="Normal"/>
    <w:qFormat/>
    <w:rsid w:val="00BC0250"/>
    <w:pPr>
      <w:widowControl/>
      <w:autoSpaceDE/>
      <w:autoSpaceDN/>
      <w:jc w:val="center"/>
    </w:pPr>
    <w:rPr>
      <w:rFonts w:eastAsia="Calibri"/>
      <w:sz w:val="20"/>
      <w:lang w:val="en-US"/>
    </w:rPr>
  </w:style>
  <w:style w:type="paragraph" w:customStyle="1" w:styleId="E-JOURNALBody">
    <w:name w:val="E-JOURNAL_Body"/>
    <w:basedOn w:val="Normal"/>
    <w:qFormat/>
    <w:rsid w:val="00E727F7"/>
    <w:pPr>
      <w:widowControl/>
      <w:autoSpaceDE/>
      <w:autoSpaceDN/>
      <w:ind w:firstLine="567"/>
      <w:jc w:val="both"/>
    </w:pPr>
    <w:rPr>
      <w:szCs w:val="24"/>
    </w:rPr>
  </w:style>
  <w:style w:type="character" w:customStyle="1" w:styleId="UnresolvedMention1">
    <w:name w:val="Unresolved Mention1"/>
    <w:basedOn w:val="DefaultParagraphFont"/>
    <w:uiPriority w:val="99"/>
    <w:semiHidden/>
    <w:unhideWhenUsed/>
    <w:rsid w:val="00E83238"/>
    <w:rPr>
      <w:color w:val="605E5C"/>
      <w:shd w:val="clear" w:color="auto" w:fill="E1DFDD"/>
    </w:rPr>
  </w:style>
  <w:style w:type="character" w:styleId="CommentReference">
    <w:name w:val="annotation reference"/>
    <w:basedOn w:val="DefaultParagraphFont"/>
    <w:uiPriority w:val="99"/>
    <w:semiHidden/>
    <w:unhideWhenUsed/>
    <w:rsid w:val="00220FE7"/>
    <w:rPr>
      <w:sz w:val="16"/>
      <w:szCs w:val="16"/>
    </w:rPr>
  </w:style>
  <w:style w:type="paragraph" w:styleId="CommentText">
    <w:name w:val="annotation text"/>
    <w:basedOn w:val="Normal"/>
    <w:link w:val="CommentTextChar"/>
    <w:uiPriority w:val="99"/>
    <w:semiHidden/>
    <w:unhideWhenUsed/>
    <w:rsid w:val="00220FE7"/>
    <w:rPr>
      <w:sz w:val="20"/>
      <w:szCs w:val="20"/>
    </w:rPr>
  </w:style>
  <w:style w:type="character" w:customStyle="1" w:styleId="CommentTextChar">
    <w:name w:val="Comment Text Char"/>
    <w:basedOn w:val="DefaultParagraphFont"/>
    <w:link w:val="CommentText"/>
    <w:uiPriority w:val="99"/>
    <w:semiHidden/>
    <w:rsid w:val="00220F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0FE7"/>
    <w:rPr>
      <w:b/>
      <w:bCs/>
    </w:rPr>
  </w:style>
  <w:style w:type="character" w:customStyle="1" w:styleId="CommentSubjectChar">
    <w:name w:val="Comment Subject Char"/>
    <w:basedOn w:val="CommentTextChar"/>
    <w:link w:val="CommentSubject"/>
    <w:uiPriority w:val="99"/>
    <w:semiHidden/>
    <w:rsid w:val="00220FE7"/>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A60D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371086">
      <w:bodyDiv w:val="1"/>
      <w:marLeft w:val="0"/>
      <w:marRight w:val="0"/>
      <w:marTop w:val="0"/>
      <w:marBottom w:val="0"/>
      <w:divBdr>
        <w:top w:val="none" w:sz="0" w:space="0" w:color="auto"/>
        <w:left w:val="none" w:sz="0" w:space="0" w:color="auto"/>
        <w:bottom w:val="none" w:sz="0" w:space="0" w:color="auto"/>
        <w:right w:val="none" w:sz="0" w:space="0" w:color="auto"/>
      </w:divBdr>
    </w:div>
    <w:div w:id="1689019072">
      <w:bodyDiv w:val="1"/>
      <w:marLeft w:val="0"/>
      <w:marRight w:val="0"/>
      <w:marTop w:val="0"/>
      <w:marBottom w:val="0"/>
      <w:divBdr>
        <w:top w:val="none" w:sz="0" w:space="0" w:color="auto"/>
        <w:left w:val="none" w:sz="0" w:space="0" w:color="auto"/>
        <w:bottom w:val="none" w:sz="0" w:space="0" w:color="auto"/>
        <w:right w:val="none" w:sz="0" w:space="0" w:color="auto"/>
      </w:divBdr>
    </w:div>
    <w:div w:id="2029212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syad01@upi.edu"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syad01@upi.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nashibrida@unim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de@upi.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A529A-B53E-411F-8773-D26B4E9A9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5567</Words>
  <Characters>34218</Characters>
  <Application>Microsoft Office Word</Application>
  <DocSecurity>0</DocSecurity>
  <Lines>569</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Suseno Hendratmoko</cp:lastModifiedBy>
  <cp:revision>16</cp:revision>
  <dcterms:created xsi:type="dcterms:W3CDTF">2024-12-28T23:25:00Z</dcterms:created>
  <dcterms:modified xsi:type="dcterms:W3CDTF">2025-04-2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bbe5dd2-4d26-3f33-b0d7-b92e267b055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GrammarlyDocumentId">
    <vt:lpwstr>3496a59c30d0b203ed388e694ca8e73777f041f9373564b5d1ba4cf150efd118</vt:lpwstr>
  </property>
</Properties>
</file>